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48F4ECF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027807AD">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D300D" id="_x0000_t202" coordsize="21600,21600" o:spt="202" path="m,l,21600r21600,l21600,xe">
                <v:stroke joinstyle="miter"/>
                <v:path gradientshapeok="t" o:connecttype="rect"/>
              </v:shapetype>
              <v:shape id="Text Box 26" o:spid="_x0000_s1026"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7"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5tHZwIAADY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8"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cBIgCW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7733A4A8" w:rsidR="00D834B9" w:rsidRPr="008A4C1D" w:rsidRDefault="00076043" w:rsidP="00C728B4">
      <w:pPr>
        <w:spacing w:before="0" w:after="0" w:line="240" w:lineRule="auto"/>
        <w:jc w:val="left"/>
      </w:pP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6C9BA802">
                <wp:simplePos x="0" y="0"/>
                <wp:positionH relativeFrom="column">
                  <wp:posOffset>-212725</wp:posOffset>
                </wp:positionH>
                <wp:positionV relativeFrom="paragraph">
                  <wp:posOffset>3060065</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16.75pt;margin-top:240.9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21AC2655"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w:t>
      </w:r>
      <w:r w:rsidR="00A04B57">
        <w:t xml:space="preserve"> </w:t>
      </w:r>
      <w:r w:rsidR="0094157F" w:rsidRPr="008A4C1D">
        <w:t>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t>
      </w:r>
      <w:r w:rsidR="00887718">
        <w:t>red de la universidad,</w:t>
      </w:r>
      <w:r w:rsidR="00336C8F" w:rsidRPr="008A4C1D">
        <w:t xml:space="preserve">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w:t>
      </w:r>
      <w:r w:rsidR="00DE4E25">
        <w:t>oficinas de investigadores</w:t>
      </w:r>
      <w:r w:rsidR="00EB79BC" w:rsidRPr="008A4C1D">
        <w:t xml:space="preserve">, ya que sería </w:t>
      </w:r>
      <w:r w:rsidR="00A806C0" w:rsidRPr="008A4C1D">
        <w:t xml:space="preserve">accesible desde cualquier computadora o dispositivo móvil </w:t>
      </w:r>
      <w:r w:rsidR="00DE4E25">
        <w:t>dentro del campus</w:t>
      </w:r>
      <w:r w:rsidR="00342F9A" w:rsidRPr="008A4C1D">
        <w:t>.</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06361F96" w:rsidR="00A13755" w:rsidRPr="008A4C1D" w:rsidRDefault="00A13755" w:rsidP="00A13755">
      <w:pPr>
        <w:pStyle w:val="ListParagraph"/>
        <w:numPr>
          <w:ilvl w:val="0"/>
          <w:numId w:val="43"/>
        </w:numPr>
      </w:pPr>
      <w:r w:rsidRPr="008A4C1D">
        <w:t xml:space="preserve">¿Cómo </w:t>
      </w:r>
      <w:r w:rsidR="008277BA" w:rsidRPr="008A4C1D">
        <w:t>probar</w:t>
      </w:r>
      <w:r w:rsidR="005906E6">
        <w:t xml:space="preserve"> la</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60CC4BED" w:rsidR="00CD463C" w:rsidRPr="008A4C1D" w:rsidRDefault="00012660" w:rsidP="00CD463C">
      <w:pPr>
        <w:pStyle w:val="ListParagraph"/>
        <w:numPr>
          <w:ilvl w:val="0"/>
          <w:numId w:val="46"/>
        </w:numPr>
      </w:pPr>
      <w:r>
        <w:t>Justificar la selección de</w:t>
      </w:r>
      <w:r w:rsidR="00CD463C" w:rsidRPr="008A4C1D">
        <w:t xml:space="preserve"> prácticas y tecnologías actuales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11E25BD6" w:rsidR="008B52DF" w:rsidRPr="008A4C1D" w:rsidRDefault="00CD463C" w:rsidP="00723FA0">
      <w:pPr>
        <w:pStyle w:val="ListParagraph"/>
        <w:numPr>
          <w:ilvl w:val="0"/>
          <w:numId w:val="46"/>
        </w:numPr>
      </w:pPr>
      <w:r w:rsidRPr="008A4C1D">
        <w:t xml:space="preserve">Realizar pruebas de software a la aplicación </w:t>
      </w:r>
      <w:r w:rsidR="005906E6">
        <w:t>desarrollada</w:t>
      </w:r>
      <w:r w:rsidRPr="008A4C1D">
        <w:t>.</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344E97">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344E97">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344E97">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344E97">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46FAF796"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9C4618">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8A4C1D">
        <w:rPr>
          <w:i/>
          <w:iCs/>
        </w:rPr>
        <w:fldChar w:fldCharType="separate"/>
      </w:r>
      <w:r w:rsidR="009C4618" w:rsidRPr="009C4618">
        <w:t>(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lastRenderedPageBreak/>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xml:space="preserve">, y simplificación del desa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lastRenderedPageBreak/>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344E97">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w:t>
      </w:r>
      <w:r w:rsidR="00F25F02" w:rsidRPr="008A4C1D">
        <w:lastRenderedPageBreak/>
        <w:t xml:space="preserve">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344E97">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lastRenderedPageBreak/>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344E97">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lastRenderedPageBreak/>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w:t>
      </w:r>
      <w:r w:rsidR="006E04D3" w:rsidRPr="008A4C1D">
        <w:lastRenderedPageBreak/>
        <w:t xml:space="preserve">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344E97" w:rsidRDefault="00A20F92" w:rsidP="00344E97">
      <w:pPr>
        <w:pStyle w:val="Heading2"/>
      </w:pPr>
      <w:r w:rsidRPr="00344E97">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43744847" w14:textId="77777777" w:rsidR="00344E97" w:rsidRDefault="0069467E" w:rsidP="00344E97">
      <w:pPr>
        <w:pStyle w:val="Heading1"/>
      </w:pPr>
      <w:r w:rsidRPr="008A4C1D">
        <w:lastRenderedPageBreak/>
        <w:t>capítulo 2. descripción de la propuesta técnica implementada.</w:t>
      </w:r>
    </w:p>
    <w:p w14:paraId="23D519E8" w14:textId="23C032EB" w:rsidR="00344E97" w:rsidRPr="00344E97" w:rsidRDefault="00344E97" w:rsidP="00344E97">
      <w:r>
        <w:t xml:space="preserve">Este capítulo </w:t>
      </w:r>
      <w:r w:rsidR="007F2F5E">
        <w:t>aborda la modelación de la aplicación web propuesta como solución al problema de investigación, así como los principales aspectos estructurales y de implementación de la misma, tanto en el lado del cliente como del servidor. Se describe las formas en las que el usuario experto ha de interactuar con ella, el curso general de dicha interacción y, con el grado de detalle apropiado en cada caso, los principales componentes del software a bajo nivel que posibilitan el desempeño de las funcionalidades de la aplicación.</w:t>
      </w:r>
    </w:p>
    <w:p w14:paraId="295456B9" w14:textId="77777777" w:rsidR="00344E97" w:rsidRPr="00344E97"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p>
    <w:p w14:paraId="5C290CE8" w14:textId="73D88636" w:rsidR="0085104E" w:rsidRPr="0085104E" w:rsidRDefault="00344E97" w:rsidP="0085104E">
      <w:pPr>
        <w:pStyle w:val="Heading2"/>
      </w:pPr>
      <w:r>
        <w:t xml:space="preserve"> Modelación UML de </w:t>
      </w:r>
      <w:r w:rsidR="000C6933">
        <w:t>aspectos generales de la aplicación web</w:t>
      </w:r>
    </w:p>
    <w:p w14:paraId="65C9B49D" w14:textId="1D984E89" w:rsidR="0085104E" w:rsidRDefault="0085104E" w:rsidP="0085104E">
      <w:pPr>
        <w:pStyle w:val="Heading3"/>
      </w:pPr>
      <w:r>
        <w:t xml:space="preserve">UML </w:t>
      </w:r>
    </w:p>
    <w:p w14:paraId="0AF41E1A" w14:textId="77777777" w:rsidR="00B72FDA" w:rsidRDefault="0085104E" w:rsidP="0085104E">
      <w:r>
        <w:t xml:space="preserve">El lenguaje unificado de modelación (UML, del inglés </w:t>
      </w:r>
      <w:r>
        <w:rPr>
          <w:i/>
          <w:iCs/>
        </w:rPr>
        <w:t>Unified Modeling Language</w:t>
      </w:r>
      <w:r>
        <w:t xml:space="preserve">), consiste de un conjunto integrado de diagramas, </w:t>
      </w:r>
      <w:r w:rsidR="004170AD">
        <w:t>diseñado</w:t>
      </w:r>
      <w:r>
        <w:t xml:space="preserve"> para ayudar a los desarrolladores de software a especificar, visualizar, construir y documentar los artefactos de los sistemas, así como modelar procesos de negocio</w:t>
      </w:r>
      <w:r w:rsidR="00752C9F">
        <w:t>; y, en particular,</w:t>
      </w:r>
      <w:r w:rsidR="004170AD">
        <w:t xml:space="preserve"> es parte importante del desarrollo de software orientado a objeto. </w:t>
      </w:r>
    </w:p>
    <w:p w14:paraId="34340746" w14:textId="1A9F3B61" w:rsidR="00B72FDA" w:rsidRDefault="00B72FDA" w:rsidP="0085104E">
      <w:r>
        <w:t>UML usa</w:t>
      </w:r>
      <w:r w:rsidR="004170AD">
        <w:t xml:space="preserve"> notaciones gráficas para expresar el diseño de los proyectos, en diferentes tipos de diagramas</w:t>
      </w:r>
      <w:r w:rsidR="0094181A">
        <w:t xml:space="preserve"> </w:t>
      </w:r>
      <w:r w:rsidR="004170AD">
        <w:t>que describen un sistema desde distintos puntos de vista.</w:t>
      </w:r>
      <w:r w:rsidR="002F18C6">
        <w:t xml:space="preserve"> </w:t>
      </w:r>
      <w:r>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t xml:space="preserve"> cuando está en ejecución </w:t>
      </w:r>
      <w:r w:rsidR="00AF6914">
        <w:fldChar w:fldCharType="begin"/>
      </w:r>
      <w:r w:rsidR="00AF6914">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Pr>
          <w:rFonts w:ascii="Segoe UI Emoji" w:hAnsi="Segoe UI Emoji" w:cs="Segoe UI Emoji"/>
        </w:rPr>
        <w:instrText>✅</w:instrText>
      </w:r>
      <w:r w:rsidR="00AF6914">
        <w:instrText xml:space="preserve"> Todo lo que necesitas aprender sobre UML (Unified Modeling Language) ¡Aprende que es, cómo funciona y a construir todos los diagramas UML!","container-title":"DiagramasUML.com","language":"es","title":"</w:instrText>
      </w:r>
      <w:r w:rsidR="00AF6914">
        <w:rPr>
          <w:rFonts w:ascii="Cambria Math" w:hAnsi="Cambria Math" w:cs="Cambria Math"/>
        </w:rPr>
        <w:instrText>▷</w:instrText>
      </w:r>
      <w:r w:rsidR="00AF6914">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fldChar w:fldCharType="separate"/>
      </w:r>
      <w:r w:rsidR="00AF6914" w:rsidRPr="00AF6914">
        <w:t>(DiagramasUML.com, 2024; Visual Paradigm, 2024)</w:t>
      </w:r>
      <w:r w:rsidR="00AF6914">
        <w:fldChar w:fldCharType="end"/>
      </w:r>
      <w:r>
        <w:t>.</w:t>
      </w:r>
    </w:p>
    <w:p w14:paraId="14004061" w14:textId="0511F613" w:rsidR="00BB712E" w:rsidRDefault="00BB712E" w:rsidP="0085104E"/>
    <w:p w14:paraId="49800267" w14:textId="264E89C3" w:rsidR="0085104E" w:rsidRDefault="00AF6914" w:rsidP="0085104E">
      <w:r>
        <w:rPr>
          <w:noProof/>
        </w:rPr>
        <w:lastRenderedPageBreak/>
        <w:drawing>
          <wp:anchor distT="0" distB="0" distL="114300" distR="114300" simplePos="0" relativeHeight="251667456" behindDoc="0" locked="0" layoutInCell="1" allowOverlap="1" wp14:anchorId="57863FB9" wp14:editId="75777D74">
            <wp:simplePos x="0" y="0"/>
            <wp:positionH relativeFrom="margin">
              <wp:align>center</wp:align>
            </wp:positionH>
            <wp:positionV relativeFrom="paragraph">
              <wp:posOffset>218</wp:posOffset>
            </wp:positionV>
            <wp:extent cx="4425315" cy="3545205"/>
            <wp:effectExtent l="0" t="0" r="0" b="0"/>
            <wp:wrapTopAndBottom/>
            <wp:docPr id="11821169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3545205"/>
                    </a:xfrm>
                    <a:prstGeom prst="rect">
                      <a:avLst/>
                    </a:prstGeom>
                    <a:noFill/>
                    <a:ln>
                      <a:noFill/>
                    </a:ln>
                  </pic:spPr>
                </pic:pic>
              </a:graphicData>
            </a:graphic>
            <wp14:sizeRelH relativeFrom="page">
              <wp14:pctWidth>0</wp14:pctWidth>
            </wp14:sizeRelH>
            <wp14:sizeRelV relativeFrom="page">
              <wp14:pctHeight>0</wp14:pctHeight>
            </wp14:sizeRelV>
          </wp:anchor>
        </w:drawing>
      </w:r>
      <w:r w:rsidR="00BB712E">
        <w:rPr>
          <w:noProof/>
        </w:rPr>
        <mc:AlternateContent>
          <mc:Choice Requires="wps">
            <w:drawing>
              <wp:anchor distT="0" distB="0" distL="114300" distR="114300" simplePos="0" relativeHeight="251669504" behindDoc="0" locked="0" layoutInCell="1" allowOverlap="1" wp14:anchorId="2BEF2695" wp14:editId="09D8988C">
                <wp:simplePos x="0" y="0"/>
                <wp:positionH relativeFrom="column">
                  <wp:posOffset>683895</wp:posOffset>
                </wp:positionH>
                <wp:positionV relativeFrom="paragraph">
                  <wp:posOffset>3632835</wp:posOffset>
                </wp:positionV>
                <wp:extent cx="4425315" cy="635"/>
                <wp:effectExtent l="0" t="0" r="0" b="0"/>
                <wp:wrapTopAndBottom/>
                <wp:docPr id="1362109508" name="Text Box 1"/>
                <wp:cNvGraphicFramePr/>
                <a:graphic xmlns:a="http://schemas.openxmlformats.org/drawingml/2006/main">
                  <a:graphicData uri="http://schemas.microsoft.com/office/word/2010/wordprocessingShape">
                    <wps:wsp>
                      <wps:cNvSpPr txBox="1"/>
                      <wps:spPr>
                        <a:xfrm>
                          <a:off x="0" y="0"/>
                          <a:ext cx="4425315" cy="635"/>
                        </a:xfrm>
                        <a:prstGeom prst="rect">
                          <a:avLst/>
                        </a:prstGeom>
                        <a:solidFill>
                          <a:prstClr val="white"/>
                        </a:solidFill>
                        <a:ln>
                          <a:noFill/>
                        </a:ln>
                      </wps:spPr>
                      <wps:txbx>
                        <w:txbxContent>
                          <w:p w14:paraId="4C1BADFD" w14:textId="6A666D00" w:rsidR="00BB712E" w:rsidRPr="00BB712E" w:rsidRDefault="00BB712E" w:rsidP="00BB712E">
                            <w:pPr>
                              <w:pStyle w:val="Caption"/>
                              <w:jc w:val="center"/>
                              <w:rPr>
                                <w:rFonts w:eastAsia="MS Mincho"/>
                                <w:b w:val="0"/>
                                <w:bCs w:val="0"/>
                                <w:i/>
                                <w:iCs/>
                                <w:noProof/>
                              </w:rPr>
                            </w:pPr>
                            <w:r w:rsidRPr="00BB712E">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1</w:t>
                            </w:r>
                            <w:r w:rsidR="00947F4C">
                              <w:rPr>
                                <w:b w:val="0"/>
                                <w:bCs w:val="0"/>
                                <w:i/>
                                <w:iCs/>
                              </w:rPr>
                              <w:fldChar w:fldCharType="end"/>
                            </w:r>
                            <w:r w:rsidRPr="00BB712E">
                              <w:rPr>
                                <w:b w:val="0"/>
                                <w:bCs w:val="0"/>
                                <w:i/>
                                <w:iCs/>
                              </w:rPr>
                              <w:t xml:space="preserve">: Tipos de diagramas UML </w:t>
                            </w:r>
                            <w:r>
                              <w:rPr>
                                <w:b w:val="0"/>
                                <w:bCs w:val="0"/>
                                <w:i/>
                                <w:iCs/>
                              </w:rPr>
                              <w:t>(</w:t>
                            </w:r>
                            <w:r w:rsidRPr="00BB712E">
                              <w:rPr>
                                <w:b w:val="0"/>
                                <w:bCs w:val="0"/>
                                <w:i/>
                                <w:iCs/>
                              </w:rPr>
                              <w:t>DiagramasUML.com</w:t>
                            </w:r>
                            <w:r>
                              <w:rPr>
                                <w:b w:val="0"/>
                                <w:bCs w:val="0"/>
                                <w:i/>
                                <w:iCs/>
                              </w:rPr>
                              <w:t>, 2024)</w:t>
                            </w:r>
                            <w:r w:rsidRPr="00BB712E">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F2695" id="Text Box 1" o:spid="_x0000_s1039" type="#_x0000_t202" style="position:absolute;left:0;text-align:left;margin-left:53.85pt;margin-top:286.05pt;width:348.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" stroked="f">
                <v:textbox style="mso-fit-shape-to-text:t" inset="0,0,0,0">
                  <w:txbxContent>
                    <w:p w14:paraId="4C1BADFD" w14:textId="6A666D00" w:rsidR="00BB712E" w:rsidRPr="00BB712E" w:rsidRDefault="00BB712E" w:rsidP="00BB712E">
                      <w:pPr>
                        <w:pStyle w:val="Caption"/>
                        <w:jc w:val="center"/>
                        <w:rPr>
                          <w:rFonts w:eastAsia="MS Mincho"/>
                          <w:b w:val="0"/>
                          <w:bCs w:val="0"/>
                          <w:i/>
                          <w:iCs/>
                          <w:noProof/>
                        </w:rPr>
                      </w:pPr>
                      <w:r w:rsidRPr="00BB712E">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1</w:t>
                      </w:r>
                      <w:r w:rsidR="00947F4C">
                        <w:rPr>
                          <w:b w:val="0"/>
                          <w:bCs w:val="0"/>
                          <w:i/>
                          <w:iCs/>
                        </w:rPr>
                        <w:fldChar w:fldCharType="end"/>
                      </w:r>
                      <w:r w:rsidRPr="00BB712E">
                        <w:rPr>
                          <w:b w:val="0"/>
                          <w:bCs w:val="0"/>
                          <w:i/>
                          <w:iCs/>
                        </w:rPr>
                        <w:t xml:space="preserve">: Tipos de diagramas UML </w:t>
                      </w:r>
                      <w:r>
                        <w:rPr>
                          <w:b w:val="0"/>
                          <w:bCs w:val="0"/>
                          <w:i/>
                          <w:iCs/>
                        </w:rPr>
                        <w:t>(</w:t>
                      </w:r>
                      <w:r w:rsidRPr="00BB712E">
                        <w:rPr>
                          <w:b w:val="0"/>
                          <w:bCs w:val="0"/>
                          <w:i/>
                          <w:iCs/>
                        </w:rPr>
                        <w:t>DiagramasUML.com</w:t>
                      </w:r>
                      <w:r>
                        <w:rPr>
                          <w:b w:val="0"/>
                          <w:bCs w:val="0"/>
                          <w:i/>
                          <w:iCs/>
                        </w:rPr>
                        <w:t>, 2024)</w:t>
                      </w:r>
                      <w:r w:rsidRPr="00BB712E">
                        <w:rPr>
                          <w:b w:val="0"/>
                          <w:bCs w:val="0"/>
                          <w:i/>
                          <w:iCs/>
                        </w:rPr>
                        <w:t>.</w:t>
                      </w:r>
                    </w:p>
                  </w:txbxContent>
                </v:textbox>
                <w10:wrap type="topAndBottom"/>
              </v:shape>
            </w:pict>
          </mc:Fallback>
        </mc:AlternateContent>
      </w:r>
      <w:r w:rsidR="004C3E7C">
        <w:t>En este trabajo se empleará algunos de dichos diagramas para la descripción de la aplicación web propuesta.</w:t>
      </w:r>
    </w:p>
    <w:p w14:paraId="3DA902D4" w14:textId="513AD4C9" w:rsidR="0094181A" w:rsidRDefault="0094181A" w:rsidP="0094181A">
      <w:pPr>
        <w:pStyle w:val="Heading3"/>
      </w:pPr>
      <w:r>
        <w:t>Modelación de aspectos generales</w:t>
      </w:r>
      <w:r w:rsidR="00D41D9D">
        <w:t xml:space="preserve"> de la aplicación web</w:t>
      </w:r>
      <w:r>
        <w:t>: casos de uso</w:t>
      </w:r>
      <w:r w:rsidR="007C6C7C">
        <w:t>, actividad</w:t>
      </w:r>
      <w:r w:rsidR="001327E2">
        <w:t xml:space="preserve"> y despliegue.</w:t>
      </w:r>
    </w:p>
    <w:p w14:paraId="4C29DCCF" w14:textId="7C35B69B" w:rsidR="000C6933" w:rsidRDefault="005F4934" w:rsidP="000C6933">
      <w:r>
        <w:t xml:space="preserve">Los casos de uso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fldChar w:fldCharType="begin"/>
      </w:r>
      <w:r>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fldChar w:fldCharType="separate"/>
      </w:r>
      <w:r w:rsidRPr="005F4934">
        <w:t>(Alturas, 2023)</w:t>
      </w:r>
      <w:r>
        <w:fldChar w:fldCharType="end"/>
      </w:r>
      <w:r>
        <w:t xml:space="preserve">. </w:t>
      </w:r>
    </w:p>
    <w:p w14:paraId="4D2AC576" w14:textId="29D4D78C" w:rsidR="005F4934" w:rsidRDefault="005F4934" w:rsidP="000C6933">
      <w:r>
        <w:t xml:space="preserve">La aplicación web propuesta está concebida para un solo tipo de usuario, el experto en estudios de salud de las plantas que investiga la incidencia de </w:t>
      </w:r>
      <w:r>
        <w:rPr>
          <w:i/>
          <w:iCs/>
        </w:rPr>
        <w:t>Phyllachora maydis</w:t>
      </w:r>
      <w:r w:rsidR="00C268E1">
        <w:t>;</w:t>
      </w:r>
      <w:r>
        <w:t xml:space="preserve"> y las formas en que interactuará con la aplicación son las </w:t>
      </w:r>
      <w:r w:rsidR="00AE17E8">
        <w:t>lecturas</w:t>
      </w:r>
      <w:r>
        <w:t xml:space="preserve">, adiciones y eliminaciones </w:t>
      </w:r>
      <w:r w:rsidR="0038339E">
        <w:t xml:space="preserve">que realizará </w:t>
      </w:r>
      <w:r w:rsidR="007433AF">
        <w:t>sobre la</w:t>
      </w:r>
      <w:r>
        <w:t xml:space="preserve"> información relevante guardada</w:t>
      </w:r>
      <w:r w:rsidR="000D6F2C">
        <w:t xml:space="preserve">, y, </w:t>
      </w:r>
      <w:r w:rsidR="00B5091F">
        <w:t>fundamentalmente, la consulta de</w:t>
      </w:r>
      <w:r>
        <w:t xml:space="preserve"> los pronósticos automáticamente emitidos por el software.</w:t>
      </w:r>
    </w:p>
    <w:p w14:paraId="59793232" w14:textId="477828A8" w:rsidR="005643E1" w:rsidRDefault="005643E1" w:rsidP="000C6933">
      <w:r>
        <w:lastRenderedPageBreak/>
        <w:t>En la figura 2 se muestra el diagrama de casos de uso de la aplicación web propuesta.</w:t>
      </w:r>
    </w:p>
    <w:p w14:paraId="423AE2DC" w14:textId="1A595B78" w:rsidR="00EB041D" w:rsidRDefault="00EB041D" w:rsidP="000C6933">
      <w:r>
        <w:rPr>
          <w:noProof/>
        </w:rPr>
        <mc:AlternateContent>
          <mc:Choice Requires="wps">
            <w:drawing>
              <wp:anchor distT="0" distB="0" distL="114300" distR="114300" simplePos="0" relativeHeight="251672576" behindDoc="0" locked="0" layoutInCell="1" allowOverlap="1" wp14:anchorId="40FA9352" wp14:editId="0A10CA3F">
                <wp:simplePos x="0" y="0"/>
                <wp:positionH relativeFrom="column">
                  <wp:posOffset>684530</wp:posOffset>
                </wp:positionH>
                <wp:positionV relativeFrom="paragraph">
                  <wp:posOffset>2454910</wp:posOffset>
                </wp:positionV>
                <wp:extent cx="4424045" cy="635"/>
                <wp:effectExtent l="0" t="0" r="0" b="0"/>
                <wp:wrapTopAndBottom/>
                <wp:docPr id="2120814421" name="Text Box 1"/>
                <wp:cNvGraphicFramePr/>
                <a:graphic xmlns:a="http://schemas.openxmlformats.org/drawingml/2006/main">
                  <a:graphicData uri="http://schemas.microsoft.com/office/word/2010/wordprocessingShape">
                    <wps:wsp>
                      <wps:cNvSpPr txBox="1"/>
                      <wps:spPr>
                        <a:xfrm>
                          <a:off x="0" y="0"/>
                          <a:ext cx="4424045" cy="635"/>
                        </a:xfrm>
                        <a:prstGeom prst="rect">
                          <a:avLst/>
                        </a:prstGeom>
                        <a:solidFill>
                          <a:prstClr val="white"/>
                        </a:solidFill>
                        <a:ln>
                          <a:noFill/>
                        </a:ln>
                      </wps:spPr>
                      <wps:txbx>
                        <w:txbxContent>
                          <w:p w14:paraId="1FEE1A8E" w14:textId="3D7C9FD9"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2</w:t>
                            </w:r>
                            <w:r w:rsidR="00947F4C">
                              <w:rPr>
                                <w:b w:val="0"/>
                                <w:bCs w:val="0"/>
                                <w:i/>
                                <w:iCs/>
                              </w:rPr>
                              <w:fldChar w:fldCharType="end"/>
                            </w:r>
                            <w:r w:rsidRPr="00EB041D">
                              <w:rPr>
                                <w:b w:val="0"/>
                                <w:bCs w:val="0"/>
                                <w:i/>
                                <w:iCs/>
                              </w:rPr>
                              <w:t>: Diagramas de caso de uso (elaboración propia)</w:t>
                            </w:r>
                            <w:r>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A9352" id="_x0000_s1040" type="#_x0000_t202" style="position:absolute;left:0;text-align:left;margin-left:53.9pt;margin-top:193.3pt;width:348.3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" stroked="f">
                <v:textbox style="mso-fit-shape-to-text:t" inset="0,0,0,0">
                  <w:txbxContent>
                    <w:p w14:paraId="1FEE1A8E" w14:textId="3D7C9FD9" w:rsidR="00EB041D" w:rsidRPr="00EB041D" w:rsidRDefault="00EB041D" w:rsidP="00EB041D">
                      <w:pPr>
                        <w:pStyle w:val="Caption"/>
                        <w:jc w:val="center"/>
                        <w:rPr>
                          <w:rFonts w:eastAsia="MS Mincho"/>
                          <w:b w:val="0"/>
                          <w:bCs w:val="0"/>
                          <w:i/>
                          <w:iCs/>
                          <w:noProof/>
                        </w:rPr>
                      </w:pPr>
                      <w:r w:rsidRPr="00EB041D">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2</w:t>
                      </w:r>
                      <w:r w:rsidR="00947F4C">
                        <w:rPr>
                          <w:b w:val="0"/>
                          <w:bCs w:val="0"/>
                          <w:i/>
                          <w:iCs/>
                        </w:rPr>
                        <w:fldChar w:fldCharType="end"/>
                      </w:r>
                      <w:r w:rsidRPr="00EB041D">
                        <w:rPr>
                          <w:b w:val="0"/>
                          <w:bCs w:val="0"/>
                          <w:i/>
                          <w:iCs/>
                        </w:rPr>
                        <w:t>: Diagramas de caso de uso (elaboración propia)</w:t>
                      </w:r>
                      <w:r>
                        <w:rPr>
                          <w:b w:val="0"/>
                          <w:bCs w:val="0"/>
                          <w:i/>
                          <w:iCs/>
                        </w:rPr>
                        <w:t>.</w:t>
                      </w:r>
                    </w:p>
                  </w:txbxContent>
                </v:textbox>
                <w10:wrap type="topAndBottom"/>
              </v:shape>
            </w:pict>
          </mc:Fallback>
        </mc:AlternateContent>
      </w:r>
      <w:r>
        <w:rPr>
          <w:noProof/>
        </w:rPr>
        <w:drawing>
          <wp:anchor distT="0" distB="0" distL="114300" distR="114300" simplePos="0" relativeHeight="251670528" behindDoc="0" locked="0" layoutInCell="1" allowOverlap="1" wp14:anchorId="36728C2F" wp14:editId="2CD26BCB">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t>Cada uno de los casos de uso anteriores es descriptible como una serie relativamente simple de pasos, representable mediante un diagrama de actividades, el cual modela el flujo de acciones realizadas en la interacción usuario-software</w:t>
      </w:r>
      <w:r w:rsidR="00AA0382">
        <w:t xml:space="preserve"> </w:t>
      </w:r>
      <w:r w:rsidR="00AA0382">
        <w:fldChar w:fldCharType="begin"/>
      </w:r>
      <w:r w:rsidR="003E06F0">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fldChar w:fldCharType="separate"/>
      </w:r>
      <w:r w:rsidR="003E06F0" w:rsidRPr="003E06F0">
        <w:t>(Kulkarni et al., 2021)</w:t>
      </w:r>
      <w:r w:rsidR="00AA0382">
        <w:fldChar w:fldCharType="end"/>
      </w:r>
      <w:r w:rsidR="00744874">
        <w:t>.</w:t>
      </w:r>
    </w:p>
    <w:p w14:paraId="54B16E3D" w14:textId="6A604A70" w:rsidR="00BB32C4" w:rsidRDefault="0070428A" w:rsidP="000C6933">
      <w:r>
        <w:rPr>
          <w:noProof/>
        </w:rPr>
        <w:drawing>
          <wp:anchor distT="0" distB="0" distL="114300" distR="114300" simplePos="0" relativeHeight="251676672" behindDoc="0" locked="0" layoutInCell="1" allowOverlap="1" wp14:anchorId="44D296F7" wp14:editId="433A9817">
            <wp:simplePos x="0" y="0"/>
            <wp:positionH relativeFrom="margin">
              <wp:posOffset>1772285</wp:posOffset>
            </wp:positionH>
            <wp:positionV relativeFrom="paragraph">
              <wp:posOffset>542812</wp:posOffset>
            </wp:positionV>
            <wp:extent cx="2251075" cy="3061970"/>
            <wp:effectExtent l="0" t="0" r="0" b="5080"/>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075" cy="3061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5648" behindDoc="0" locked="0" layoutInCell="1" allowOverlap="1" wp14:anchorId="3327CDC6" wp14:editId="5273CF62">
                <wp:simplePos x="0" y="0"/>
                <wp:positionH relativeFrom="column">
                  <wp:posOffset>520065</wp:posOffset>
                </wp:positionH>
                <wp:positionV relativeFrom="paragraph">
                  <wp:posOffset>3674570</wp:posOffset>
                </wp:positionV>
                <wp:extent cx="4408170" cy="635"/>
                <wp:effectExtent l="0" t="0" r="0" b="0"/>
                <wp:wrapTopAndBottom/>
                <wp:docPr id="1060290863" name="Text Box 1"/>
                <wp:cNvGraphicFramePr/>
                <a:graphic xmlns:a="http://schemas.openxmlformats.org/drawingml/2006/main">
                  <a:graphicData uri="http://schemas.microsoft.com/office/word/2010/wordprocessingShape">
                    <wps:wsp>
                      <wps:cNvSpPr txBox="1"/>
                      <wps:spPr>
                        <a:xfrm>
                          <a:off x="0" y="0"/>
                          <a:ext cx="4408170" cy="635"/>
                        </a:xfrm>
                        <a:prstGeom prst="rect">
                          <a:avLst/>
                        </a:prstGeom>
                        <a:solidFill>
                          <a:prstClr val="white"/>
                        </a:solidFill>
                        <a:ln>
                          <a:noFill/>
                        </a:ln>
                      </wps:spPr>
                      <wps:txbx>
                        <w:txbxContent>
                          <w:p w14:paraId="570AFA05" w14:textId="3135EE06" w:rsidR="000312C6" w:rsidRPr="000312C6" w:rsidRDefault="000312C6" w:rsidP="000312C6">
                            <w:pPr>
                              <w:pStyle w:val="Caption"/>
                              <w:jc w:val="center"/>
                              <w:rPr>
                                <w:rFonts w:eastAsia="MS Mincho"/>
                                <w:b w:val="0"/>
                                <w:bCs w:val="0"/>
                                <w:i/>
                                <w:iCs/>
                                <w:noProof/>
                              </w:rPr>
                            </w:pPr>
                            <w:r w:rsidRPr="000312C6">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3</w:t>
                            </w:r>
                            <w:r w:rsidR="00947F4C">
                              <w:rPr>
                                <w:b w:val="0"/>
                                <w:bCs w:val="0"/>
                                <w:i/>
                                <w:iCs/>
                              </w:rPr>
                              <w:fldChar w:fldCharType="end"/>
                            </w:r>
                            <w:r w:rsidRPr="000312C6">
                              <w:rPr>
                                <w:b w:val="0"/>
                                <w:bCs w:val="0"/>
                                <w:i/>
                                <w:iCs/>
                                <w:noProof/>
                              </w:rPr>
                              <w:t>: Diagrama de actividad del caso de uso "agregar observación meteorológica"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27CDC6" id="_x0000_s1041" type="#_x0000_t202" style="position:absolute;left:0;text-align:left;margin-left:40.95pt;margin-top:289.35pt;width:347.1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" stroked="f">
                <v:textbox style="mso-fit-shape-to-text:t" inset="0,0,0,0">
                  <w:txbxContent>
                    <w:p w14:paraId="570AFA05" w14:textId="3135EE06" w:rsidR="000312C6" w:rsidRPr="000312C6" w:rsidRDefault="000312C6" w:rsidP="000312C6">
                      <w:pPr>
                        <w:pStyle w:val="Caption"/>
                        <w:jc w:val="center"/>
                        <w:rPr>
                          <w:rFonts w:eastAsia="MS Mincho"/>
                          <w:b w:val="0"/>
                          <w:bCs w:val="0"/>
                          <w:i/>
                          <w:iCs/>
                          <w:noProof/>
                        </w:rPr>
                      </w:pPr>
                      <w:r w:rsidRPr="000312C6">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3</w:t>
                      </w:r>
                      <w:r w:rsidR="00947F4C">
                        <w:rPr>
                          <w:b w:val="0"/>
                          <w:bCs w:val="0"/>
                          <w:i/>
                          <w:iCs/>
                        </w:rPr>
                        <w:fldChar w:fldCharType="end"/>
                      </w:r>
                      <w:r w:rsidRPr="000312C6">
                        <w:rPr>
                          <w:b w:val="0"/>
                          <w:bCs w:val="0"/>
                          <w:i/>
                          <w:iCs/>
                          <w:noProof/>
                        </w:rPr>
                        <w:t>: Diagrama de actividad del caso de uso "agregar observación meteorológica" (elaboración propia)</w:t>
                      </w:r>
                    </w:p>
                  </w:txbxContent>
                </v:textbox>
                <w10:wrap type="topAndBottom"/>
              </v:shape>
            </w:pict>
          </mc:Fallback>
        </mc:AlternateContent>
      </w:r>
      <w:r w:rsidR="00BB32C4">
        <w:t xml:space="preserve">La figura 3 muestra el diagrama de actividades para la adición </w:t>
      </w:r>
      <w:r w:rsidR="00BC1EFF">
        <w:t xml:space="preserve">de una observación meteorológica diaria. El resto de los casos </w:t>
      </w:r>
      <w:r w:rsidR="00F41B50">
        <w:t>se modela de forma similar</w:t>
      </w:r>
      <w:r w:rsidR="00BC1EFF">
        <w:t>.</w:t>
      </w:r>
    </w:p>
    <w:p w14:paraId="58CE4DEF" w14:textId="48999370" w:rsidR="00BC1EFF" w:rsidRDefault="0080562B" w:rsidP="0080562B">
      <w:pPr>
        <w:tabs>
          <w:tab w:val="left" w:pos="3119"/>
        </w:tabs>
      </w:pPr>
      <w:r>
        <w:lastRenderedPageBreak/>
        <w:t xml:space="preserve">L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fldChar w:fldCharType="begin"/>
      </w:r>
      <w:r>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fldChar w:fldCharType="separate"/>
      </w:r>
      <w:r w:rsidRPr="0080562B">
        <w:t>(Nicacio and Petrillo, 2020)</w:t>
      </w:r>
      <w:r>
        <w:fldChar w:fldCharType="end"/>
      </w:r>
      <w:r>
        <w:t>.</w:t>
      </w:r>
    </w:p>
    <w:p w14:paraId="49274FB6" w14:textId="594D609E" w:rsidR="0070428A" w:rsidRDefault="0070428A" w:rsidP="0080562B">
      <w:pPr>
        <w:tabs>
          <w:tab w:val="left" w:pos="3119"/>
        </w:tabs>
      </w:pPr>
      <w:r>
        <w:rPr>
          <w:noProof/>
        </w:rPr>
        <mc:AlternateContent>
          <mc:Choice Requires="wps">
            <w:drawing>
              <wp:anchor distT="0" distB="0" distL="114300" distR="114300" simplePos="0" relativeHeight="251679744" behindDoc="0" locked="0" layoutInCell="1" allowOverlap="1" wp14:anchorId="08807EFE" wp14:editId="2DFCD279">
                <wp:simplePos x="0" y="0"/>
                <wp:positionH relativeFrom="column">
                  <wp:posOffset>524510</wp:posOffset>
                </wp:positionH>
                <wp:positionV relativeFrom="paragraph">
                  <wp:posOffset>2872740</wp:posOffset>
                </wp:positionV>
                <wp:extent cx="4738370" cy="635"/>
                <wp:effectExtent l="0" t="0" r="0" b="0"/>
                <wp:wrapTopAndBottom/>
                <wp:docPr id="217098051" name="Text Box 1"/>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2280ECE" w14:textId="111E570C" w:rsidR="0070428A" w:rsidRPr="0070428A" w:rsidRDefault="0070428A" w:rsidP="0070428A">
                            <w:pPr>
                              <w:pStyle w:val="Caption"/>
                              <w:jc w:val="center"/>
                              <w:rPr>
                                <w:rFonts w:eastAsia="MS Mincho"/>
                                <w:b w:val="0"/>
                                <w:bCs w:val="0"/>
                                <w:i/>
                                <w:iCs/>
                                <w:noProof/>
                              </w:rPr>
                            </w:pPr>
                            <w:r w:rsidRPr="0070428A">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4</w:t>
                            </w:r>
                            <w:r w:rsidR="00947F4C">
                              <w:rPr>
                                <w:b w:val="0"/>
                                <w:bCs w:val="0"/>
                                <w:i/>
                                <w:iCs/>
                              </w:rPr>
                              <w:fldChar w:fldCharType="end"/>
                            </w:r>
                            <w:r w:rsidRPr="0070428A">
                              <w:rPr>
                                <w:b w:val="0"/>
                                <w:bCs w:val="0"/>
                                <w:i/>
                                <w:iCs/>
                              </w:rPr>
                              <w:t>: Diagrama de despliegue de alto nivel de la aplicación web</w:t>
                            </w:r>
                            <w:r w:rsidR="00EF21C9">
                              <w:rPr>
                                <w:b w:val="0"/>
                                <w:bCs w:val="0"/>
                                <w:i/>
                                <w:iCs/>
                              </w:rPr>
                              <w:t xml:space="preserve"> (elaboración propia)</w:t>
                            </w:r>
                            <w:r w:rsidRPr="0070428A">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07EFE" id="_x0000_s1042" type="#_x0000_t202" style="position:absolute;left:0;text-align:left;margin-left:41.3pt;margin-top:226.2pt;width:373.1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" stroked="f">
                <v:textbox style="mso-fit-shape-to-text:t" inset="0,0,0,0">
                  <w:txbxContent>
                    <w:p w14:paraId="32280ECE" w14:textId="111E570C" w:rsidR="0070428A" w:rsidRPr="0070428A" w:rsidRDefault="0070428A" w:rsidP="0070428A">
                      <w:pPr>
                        <w:pStyle w:val="Caption"/>
                        <w:jc w:val="center"/>
                        <w:rPr>
                          <w:rFonts w:eastAsia="MS Mincho"/>
                          <w:b w:val="0"/>
                          <w:bCs w:val="0"/>
                          <w:i/>
                          <w:iCs/>
                          <w:noProof/>
                        </w:rPr>
                      </w:pPr>
                      <w:r w:rsidRPr="0070428A">
                        <w:rPr>
                          <w:b w:val="0"/>
                          <w:bCs w:val="0"/>
                          <w:i/>
                          <w:iCs/>
                        </w:rPr>
                        <w:t xml:space="preserve">Figura </w:t>
                      </w:r>
                      <w:r w:rsidR="00947F4C">
                        <w:rPr>
                          <w:b w:val="0"/>
                          <w:bCs w:val="0"/>
                          <w:i/>
                          <w:iCs/>
                        </w:rPr>
                        <w:fldChar w:fldCharType="begin"/>
                      </w:r>
                      <w:r w:rsidR="00947F4C">
                        <w:rPr>
                          <w:b w:val="0"/>
                          <w:bCs w:val="0"/>
                          <w:i/>
                          <w:iCs/>
                        </w:rPr>
                        <w:instrText xml:space="preserve"> SEQ Figura \* ARABIC </w:instrText>
                      </w:r>
                      <w:r w:rsidR="00947F4C">
                        <w:rPr>
                          <w:b w:val="0"/>
                          <w:bCs w:val="0"/>
                          <w:i/>
                          <w:iCs/>
                        </w:rPr>
                        <w:fldChar w:fldCharType="separate"/>
                      </w:r>
                      <w:r w:rsidR="00194701">
                        <w:rPr>
                          <w:b w:val="0"/>
                          <w:bCs w:val="0"/>
                          <w:i/>
                          <w:iCs/>
                          <w:noProof/>
                        </w:rPr>
                        <w:t>4</w:t>
                      </w:r>
                      <w:r w:rsidR="00947F4C">
                        <w:rPr>
                          <w:b w:val="0"/>
                          <w:bCs w:val="0"/>
                          <w:i/>
                          <w:iCs/>
                        </w:rPr>
                        <w:fldChar w:fldCharType="end"/>
                      </w:r>
                      <w:r w:rsidRPr="0070428A">
                        <w:rPr>
                          <w:b w:val="0"/>
                          <w:bCs w:val="0"/>
                          <w:i/>
                          <w:iCs/>
                        </w:rPr>
                        <w:t>: Diagrama de despliegue de alto nivel de la aplicación web</w:t>
                      </w:r>
                      <w:r w:rsidR="00EF21C9">
                        <w:rPr>
                          <w:b w:val="0"/>
                          <w:bCs w:val="0"/>
                          <w:i/>
                          <w:iCs/>
                        </w:rPr>
                        <w:t xml:space="preserve"> (elaboración propia)</w:t>
                      </w:r>
                      <w:r w:rsidRPr="0070428A">
                        <w:rPr>
                          <w:b w:val="0"/>
                          <w:bCs w:val="0"/>
                          <w:i/>
                          <w:iCs/>
                        </w:rPr>
                        <w:t>.</w:t>
                      </w:r>
                    </w:p>
                  </w:txbxContent>
                </v:textbox>
                <w10:wrap type="topAndBottom"/>
              </v:shape>
            </w:pict>
          </mc:Fallback>
        </mc:AlternateContent>
      </w:r>
      <w:r>
        <w:rPr>
          <w:noProof/>
        </w:rPr>
        <w:drawing>
          <wp:anchor distT="0" distB="0" distL="114300" distR="114300" simplePos="0" relativeHeight="251677696" behindDoc="0" locked="0" layoutInCell="1" allowOverlap="1" wp14:anchorId="06C73FC1" wp14:editId="4DB52D04">
            <wp:simplePos x="0" y="0"/>
            <wp:positionH relativeFrom="margin">
              <wp:align>center</wp:align>
            </wp:positionH>
            <wp:positionV relativeFrom="paragraph">
              <wp:posOffset>565150</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La figura 4 muestra un diagrama de despliegue de alto nivel de la arquitectura de la aplicación web propuesta. </w:t>
      </w:r>
    </w:p>
    <w:p w14:paraId="7B7A3BF1" w14:textId="4B2CA832" w:rsidR="00ED0C3E" w:rsidRPr="0085104E" w:rsidRDefault="00D82667" w:rsidP="00EE2E20">
      <w:pPr>
        <w:tabs>
          <w:tab w:val="left" w:pos="3119"/>
        </w:tabs>
      </w:pPr>
      <w:r>
        <w:t>Los dos próximos epígrafes abordan la modelación de aspectos específicos del lado del cliente o del servidor, así como particularidades de la estructura e implementación de los mismos.</w:t>
      </w:r>
    </w:p>
    <w:p w14:paraId="6E2F1B3B" w14:textId="29FACED5" w:rsidR="00344E97" w:rsidRDefault="00344E97" w:rsidP="00344E97">
      <w:pPr>
        <w:pStyle w:val="Heading2"/>
      </w:pPr>
      <w:r>
        <w:t xml:space="preserve">Estructura e implementación del lado del cliente </w:t>
      </w:r>
    </w:p>
    <w:p w14:paraId="2742881A" w14:textId="04A7986A" w:rsidR="004366B8" w:rsidRDefault="00FE0753" w:rsidP="00A31C53">
      <w:r>
        <w:t xml:space="preserve">La implementación del lado del cliente sigue la forma típica de una aplicación hecha con Next.js usando la técnica </w:t>
      </w:r>
      <w:r>
        <w:rPr>
          <w:i/>
          <w:iCs/>
        </w:rPr>
        <w:t>AppRouter</w:t>
      </w:r>
      <w:r>
        <w:t>, en la cual</w:t>
      </w:r>
      <w:r w:rsidR="004366B8">
        <w:t xml:space="preserve"> la interfaz gráfica se organiza en vistas conocidas como “páginas” (que son solo una abstracción de la distribución del contenido, y no deben ser confundidas con el concepto de </w:t>
      </w:r>
      <w:r w:rsidR="004366B8">
        <w:rPr>
          <w:i/>
          <w:iCs/>
        </w:rPr>
        <w:t>page</w:t>
      </w:r>
      <w:r w:rsidR="004366B8">
        <w:t xml:space="preserve"> usado en el epígrafe 1.2.1, de acuerdo con el cual la aplicación propuesta se clasifica como </w:t>
      </w:r>
      <w:r w:rsidR="004366B8">
        <w:rPr>
          <w:i/>
          <w:iCs/>
        </w:rPr>
        <w:t>Single-Page</w:t>
      </w:r>
      <w:r w:rsidR="004366B8">
        <w:t xml:space="preserve"> o de una sola página), a las que el usuario navega usando enlaces a las rutas que las identifican, y que en el sistema de archivos de código fuente se implementan mediante subcarpetas del directorio </w:t>
      </w:r>
      <w:r w:rsidR="004366B8">
        <w:rPr>
          <w:rFonts w:ascii="Courier New" w:hAnsi="Courier New" w:cs="Courier New"/>
        </w:rPr>
        <w:t>src/app</w:t>
      </w:r>
      <w:r w:rsidR="004366B8">
        <w:t xml:space="preserve">. El contenido de cada una de estas páginas se define en un archivo llamado </w:t>
      </w:r>
      <w:r w:rsidR="004366B8" w:rsidRPr="004366B8">
        <w:rPr>
          <w:rFonts w:ascii="Courier New" w:hAnsi="Courier New" w:cs="Courier New"/>
        </w:rPr>
        <w:t>page.js</w:t>
      </w:r>
      <w:r w:rsidR="004366B8">
        <w:t xml:space="preserve">, y opcionalmente se puede definir una disposición uniforme compartida por todas las rutas subordinadas de una carpeta mediante un </w:t>
      </w:r>
      <w:r w:rsidR="004366B8">
        <w:lastRenderedPageBreak/>
        <w:t xml:space="preserve">archivo </w:t>
      </w:r>
      <w:r w:rsidR="004366B8" w:rsidRPr="005F5100">
        <w:rPr>
          <w:rFonts w:ascii="Courier New" w:hAnsi="Courier New" w:cs="Courier New"/>
        </w:rPr>
        <w:t>layout.js</w:t>
      </w:r>
      <w:r w:rsidR="004366B8">
        <w:t xml:space="preserve">. Los archivos ubicados en el directorio raíz </w:t>
      </w:r>
      <w:r w:rsidR="005F5100" w:rsidRPr="005F5100">
        <w:rPr>
          <w:rFonts w:ascii="Courier New" w:hAnsi="Courier New" w:cs="Courier New"/>
        </w:rPr>
        <w:t>src/app</w:t>
      </w:r>
      <w:r w:rsidR="00F82E94">
        <w:rPr>
          <w:rFonts w:ascii="Courier New" w:hAnsi="Courier New" w:cs="Courier New"/>
        </w:rPr>
        <w:t>/</w:t>
      </w:r>
      <w:r w:rsidR="005F5100">
        <w:rPr>
          <w:rFonts w:ascii="Courier New" w:hAnsi="Courier New" w:cs="Courier New"/>
        </w:rPr>
        <w:t xml:space="preserve"> </w:t>
      </w:r>
      <w:r w:rsidR="005F5100" w:rsidRPr="005F5100">
        <w:t>definen la página inicial de la interfaz</w:t>
      </w:r>
      <w:r w:rsidR="005F5100">
        <w:t xml:space="preserve">. </w:t>
      </w:r>
    </w:p>
    <w:p w14:paraId="56C8B56B" w14:textId="30E888A2" w:rsidR="008E212C" w:rsidRDefault="00426097" w:rsidP="00A31C53">
      <w:r w:rsidRPr="00EF21C9">
        <w:rPr>
          <w:noProof/>
        </w:rPr>
        <w:drawing>
          <wp:anchor distT="0" distB="0" distL="114300" distR="114300" simplePos="0" relativeHeight="251683840" behindDoc="0" locked="0" layoutInCell="1" allowOverlap="1" wp14:anchorId="6BE1DAFD" wp14:editId="2A24D94B">
            <wp:simplePos x="0" y="0"/>
            <wp:positionH relativeFrom="margin">
              <wp:posOffset>835660</wp:posOffset>
            </wp:positionH>
            <wp:positionV relativeFrom="paragraph">
              <wp:posOffset>4782130</wp:posOffset>
            </wp:positionV>
            <wp:extent cx="4121150" cy="228917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1150" cy="2289175"/>
                    </a:xfrm>
                    <a:prstGeom prst="rect">
                      <a:avLst/>
                    </a:prstGeom>
                    <a:ln>
                      <a:noFill/>
                    </a:ln>
                  </pic:spPr>
                </pic:pic>
              </a:graphicData>
            </a:graphic>
            <wp14:sizeRelH relativeFrom="margin">
              <wp14:pctWidth>0</wp14:pctWidth>
            </wp14:sizeRelH>
            <wp14:sizeRelV relativeFrom="margin">
              <wp14:pctHeight>0</wp14:pctHeight>
            </wp14:sizeRelV>
          </wp:anchor>
        </w:drawing>
      </w:r>
      <w:r w:rsidR="00947F4C">
        <w:rPr>
          <w:noProof/>
        </w:rPr>
        <mc:AlternateContent>
          <mc:Choice Requires="wps">
            <w:drawing>
              <wp:anchor distT="0" distB="0" distL="114300" distR="114300" simplePos="0" relativeHeight="251688960" behindDoc="0" locked="0" layoutInCell="1" allowOverlap="1" wp14:anchorId="22EA94B4" wp14:editId="4A0E6944">
                <wp:simplePos x="0" y="0"/>
                <wp:positionH relativeFrom="margin">
                  <wp:align>center</wp:align>
                </wp:positionH>
                <wp:positionV relativeFrom="paragraph">
                  <wp:posOffset>4293709</wp:posOffset>
                </wp:positionV>
                <wp:extent cx="3670793" cy="635"/>
                <wp:effectExtent l="0" t="0" r="6350" b="0"/>
                <wp:wrapTopAndBottom/>
                <wp:docPr id="61606015" name="Text Box 1"/>
                <wp:cNvGraphicFramePr/>
                <a:graphic xmlns:a="http://schemas.openxmlformats.org/drawingml/2006/main">
                  <a:graphicData uri="http://schemas.microsoft.com/office/word/2010/wordprocessingShape">
                    <wps:wsp>
                      <wps:cNvSpPr txBox="1"/>
                      <wps:spPr>
                        <a:xfrm>
                          <a:off x="0" y="0"/>
                          <a:ext cx="3670793" cy="635"/>
                        </a:xfrm>
                        <a:prstGeom prst="rect">
                          <a:avLst/>
                        </a:prstGeom>
                        <a:solidFill>
                          <a:prstClr val="white"/>
                        </a:solidFill>
                        <a:ln>
                          <a:noFill/>
                        </a:ln>
                      </wps:spPr>
                      <wps:txbx>
                        <w:txbxContent>
                          <w:p w14:paraId="70E266C4" w14:textId="77C58E2F" w:rsidR="00947F4C" w:rsidRPr="00947F4C" w:rsidRDefault="00947F4C" w:rsidP="00947F4C">
                            <w:pPr>
                              <w:pStyle w:val="Caption"/>
                              <w:jc w:val="center"/>
                              <w:rPr>
                                <w:rFonts w:eastAsia="MS Mincho"/>
                                <w:b w:val="0"/>
                                <w:bCs w:val="0"/>
                                <w:i/>
                                <w:iCs/>
                              </w:rPr>
                            </w:pPr>
                            <w:r w:rsidRPr="00947F4C">
                              <w:rPr>
                                <w:b w:val="0"/>
                                <w:bCs w:val="0"/>
                                <w:i/>
                                <w:iCs/>
                              </w:rPr>
                              <w:t xml:space="preserve">Figura </w:t>
                            </w:r>
                            <w:r w:rsidRPr="00947F4C">
                              <w:rPr>
                                <w:b w:val="0"/>
                                <w:bCs w:val="0"/>
                                <w:i/>
                                <w:iCs/>
                              </w:rPr>
                              <w:fldChar w:fldCharType="begin"/>
                            </w:r>
                            <w:r w:rsidRPr="00947F4C">
                              <w:rPr>
                                <w:b w:val="0"/>
                                <w:bCs w:val="0"/>
                                <w:i/>
                                <w:iCs/>
                              </w:rPr>
                              <w:instrText xml:space="preserve"> SEQ Figura \* ARABIC </w:instrText>
                            </w:r>
                            <w:r w:rsidRPr="00947F4C">
                              <w:rPr>
                                <w:b w:val="0"/>
                                <w:bCs w:val="0"/>
                                <w:i/>
                                <w:iCs/>
                              </w:rPr>
                              <w:fldChar w:fldCharType="separate"/>
                            </w:r>
                            <w:r w:rsidR="00194701">
                              <w:rPr>
                                <w:b w:val="0"/>
                                <w:bCs w:val="0"/>
                                <w:i/>
                                <w:iCs/>
                                <w:noProof/>
                              </w:rPr>
                              <w:t>5</w:t>
                            </w:r>
                            <w:r w:rsidRPr="00947F4C">
                              <w:rPr>
                                <w:b w:val="0"/>
                                <w:bCs w:val="0"/>
                                <w:i/>
                                <w:iCs/>
                              </w:rPr>
                              <w:fldChar w:fldCharType="end"/>
                            </w:r>
                            <w:r w:rsidRPr="00947F4C">
                              <w:rPr>
                                <w:b w:val="0"/>
                                <w:bCs w:val="0"/>
                                <w:i/>
                                <w:iCs/>
                              </w:rPr>
                              <w:t>: Árbol de rutas de páginas de la aplicación web propuesta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EA94B4" id="_x0000_s1043" type="#_x0000_t202" style="position:absolute;left:0;text-align:left;margin-left:0;margin-top:338.1pt;width:289.05pt;height:.05pt;z-index:2516889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" stroked="f">
                <v:textbox style="mso-fit-shape-to-text:t" inset="0,0,0,0">
                  <w:txbxContent>
                    <w:p w14:paraId="70E266C4" w14:textId="77C58E2F" w:rsidR="00947F4C" w:rsidRPr="00947F4C" w:rsidRDefault="00947F4C" w:rsidP="00947F4C">
                      <w:pPr>
                        <w:pStyle w:val="Caption"/>
                        <w:jc w:val="center"/>
                        <w:rPr>
                          <w:rFonts w:eastAsia="MS Mincho"/>
                          <w:b w:val="0"/>
                          <w:bCs w:val="0"/>
                          <w:i/>
                          <w:iCs/>
                        </w:rPr>
                      </w:pPr>
                      <w:r w:rsidRPr="00947F4C">
                        <w:rPr>
                          <w:b w:val="0"/>
                          <w:bCs w:val="0"/>
                          <w:i/>
                          <w:iCs/>
                        </w:rPr>
                        <w:t xml:space="preserve">Figura </w:t>
                      </w:r>
                      <w:r w:rsidRPr="00947F4C">
                        <w:rPr>
                          <w:b w:val="0"/>
                          <w:bCs w:val="0"/>
                          <w:i/>
                          <w:iCs/>
                        </w:rPr>
                        <w:fldChar w:fldCharType="begin"/>
                      </w:r>
                      <w:r w:rsidRPr="00947F4C">
                        <w:rPr>
                          <w:b w:val="0"/>
                          <w:bCs w:val="0"/>
                          <w:i/>
                          <w:iCs/>
                        </w:rPr>
                        <w:instrText xml:space="preserve"> SEQ Figura \* ARABIC </w:instrText>
                      </w:r>
                      <w:r w:rsidRPr="00947F4C">
                        <w:rPr>
                          <w:b w:val="0"/>
                          <w:bCs w:val="0"/>
                          <w:i/>
                          <w:iCs/>
                        </w:rPr>
                        <w:fldChar w:fldCharType="separate"/>
                      </w:r>
                      <w:r w:rsidR="00194701">
                        <w:rPr>
                          <w:b w:val="0"/>
                          <w:bCs w:val="0"/>
                          <w:i/>
                          <w:iCs/>
                          <w:noProof/>
                        </w:rPr>
                        <w:t>5</w:t>
                      </w:r>
                      <w:r w:rsidRPr="00947F4C">
                        <w:rPr>
                          <w:b w:val="0"/>
                          <w:bCs w:val="0"/>
                          <w:i/>
                          <w:iCs/>
                        </w:rPr>
                        <w:fldChar w:fldCharType="end"/>
                      </w:r>
                      <w:r w:rsidRPr="00947F4C">
                        <w:rPr>
                          <w:b w:val="0"/>
                          <w:bCs w:val="0"/>
                          <w:i/>
                          <w:iCs/>
                        </w:rPr>
                        <w:t>: Árbol de rutas de páginas de la aplicación web propuesta (elaboración propia).</w:t>
                      </w:r>
                    </w:p>
                  </w:txbxContent>
                </v:textbox>
                <w10:wrap type="topAndBottom" anchorx="margin"/>
              </v:shape>
            </w:pict>
          </mc:Fallback>
        </mc:AlternateContent>
      </w:r>
      <w:r w:rsidR="00947F4C">
        <w:rPr>
          <w:noProof/>
        </w:rPr>
        <mc:AlternateContent>
          <mc:Choice Requires="wps">
            <w:drawing>
              <wp:anchor distT="0" distB="0" distL="114300" distR="114300" simplePos="0" relativeHeight="251691008" behindDoc="0" locked="0" layoutInCell="1" allowOverlap="1" wp14:anchorId="5DAEDA94" wp14:editId="2CEC829F">
                <wp:simplePos x="0" y="0"/>
                <wp:positionH relativeFrom="column">
                  <wp:posOffset>835660</wp:posOffset>
                </wp:positionH>
                <wp:positionV relativeFrom="paragraph">
                  <wp:posOffset>7071995</wp:posOffset>
                </wp:positionV>
                <wp:extent cx="4121150" cy="635"/>
                <wp:effectExtent l="0" t="0" r="0" b="0"/>
                <wp:wrapTopAndBottom/>
                <wp:docPr id="1157567913" name="Text Box 1"/>
                <wp:cNvGraphicFramePr/>
                <a:graphic xmlns:a="http://schemas.openxmlformats.org/drawingml/2006/main">
                  <a:graphicData uri="http://schemas.microsoft.com/office/word/2010/wordprocessingShape">
                    <wps:wsp>
                      <wps:cNvSpPr txBox="1"/>
                      <wps:spPr>
                        <a:xfrm>
                          <a:off x="0" y="0"/>
                          <a:ext cx="4121150" cy="635"/>
                        </a:xfrm>
                        <a:prstGeom prst="rect">
                          <a:avLst/>
                        </a:prstGeom>
                        <a:solidFill>
                          <a:prstClr val="white"/>
                        </a:solidFill>
                        <a:ln>
                          <a:noFill/>
                        </a:ln>
                      </wps:spPr>
                      <wps:txbx>
                        <w:txbxContent>
                          <w:p w14:paraId="0CDE6128" w14:textId="010EF317" w:rsidR="00947F4C" w:rsidRPr="00947F4C" w:rsidRDefault="00947F4C" w:rsidP="00947F4C">
                            <w:pPr>
                              <w:pStyle w:val="Caption"/>
                              <w:jc w:val="center"/>
                              <w:rPr>
                                <w:rFonts w:eastAsia="MS Mincho"/>
                                <w:b w:val="0"/>
                                <w:bCs w:val="0"/>
                                <w:i/>
                                <w:iCs/>
                                <w:noProof/>
                              </w:rPr>
                            </w:pPr>
                            <w:r w:rsidRPr="00947F4C">
                              <w:rPr>
                                <w:b w:val="0"/>
                                <w:bCs w:val="0"/>
                                <w:i/>
                                <w:iCs/>
                              </w:rPr>
                              <w:t xml:space="preserve">Figura </w:t>
                            </w:r>
                            <w:r w:rsidRPr="00947F4C">
                              <w:rPr>
                                <w:b w:val="0"/>
                                <w:bCs w:val="0"/>
                                <w:i/>
                                <w:iCs/>
                              </w:rPr>
                              <w:fldChar w:fldCharType="begin"/>
                            </w:r>
                            <w:r w:rsidRPr="00947F4C">
                              <w:rPr>
                                <w:b w:val="0"/>
                                <w:bCs w:val="0"/>
                                <w:i/>
                                <w:iCs/>
                              </w:rPr>
                              <w:instrText xml:space="preserve"> SEQ Figura \* ARABIC </w:instrText>
                            </w:r>
                            <w:r w:rsidRPr="00947F4C">
                              <w:rPr>
                                <w:b w:val="0"/>
                                <w:bCs w:val="0"/>
                                <w:i/>
                                <w:iCs/>
                              </w:rPr>
                              <w:fldChar w:fldCharType="separate"/>
                            </w:r>
                            <w:r w:rsidR="00194701">
                              <w:rPr>
                                <w:b w:val="0"/>
                                <w:bCs w:val="0"/>
                                <w:i/>
                                <w:iCs/>
                                <w:noProof/>
                              </w:rPr>
                              <w:t>6</w:t>
                            </w:r>
                            <w:r w:rsidRPr="00947F4C">
                              <w:rPr>
                                <w:b w:val="0"/>
                                <w:bCs w:val="0"/>
                                <w:i/>
                                <w:iCs/>
                              </w:rPr>
                              <w:fldChar w:fldCharType="end"/>
                            </w:r>
                            <w:r w:rsidRPr="00947F4C">
                              <w:rPr>
                                <w:b w:val="0"/>
                                <w:bCs w:val="0"/>
                                <w:i/>
                                <w:iCs/>
                              </w:rPr>
                              <w:t>: Captura de la página inicial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EDA94" id="_x0000_s1044" type="#_x0000_t202" style="position:absolute;left:0;text-align:left;margin-left:65.8pt;margin-top:556.85pt;width:324.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" stroked="f">
                <v:textbox style="mso-fit-shape-to-text:t" inset="0,0,0,0">
                  <w:txbxContent>
                    <w:p w14:paraId="0CDE6128" w14:textId="010EF317" w:rsidR="00947F4C" w:rsidRPr="00947F4C" w:rsidRDefault="00947F4C" w:rsidP="00947F4C">
                      <w:pPr>
                        <w:pStyle w:val="Caption"/>
                        <w:jc w:val="center"/>
                        <w:rPr>
                          <w:rFonts w:eastAsia="MS Mincho"/>
                          <w:b w:val="0"/>
                          <w:bCs w:val="0"/>
                          <w:i/>
                          <w:iCs/>
                          <w:noProof/>
                        </w:rPr>
                      </w:pPr>
                      <w:r w:rsidRPr="00947F4C">
                        <w:rPr>
                          <w:b w:val="0"/>
                          <w:bCs w:val="0"/>
                          <w:i/>
                          <w:iCs/>
                        </w:rPr>
                        <w:t xml:space="preserve">Figura </w:t>
                      </w:r>
                      <w:r w:rsidRPr="00947F4C">
                        <w:rPr>
                          <w:b w:val="0"/>
                          <w:bCs w:val="0"/>
                          <w:i/>
                          <w:iCs/>
                        </w:rPr>
                        <w:fldChar w:fldCharType="begin"/>
                      </w:r>
                      <w:r w:rsidRPr="00947F4C">
                        <w:rPr>
                          <w:b w:val="0"/>
                          <w:bCs w:val="0"/>
                          <w:i/>
                          <w:iCs/>
                        </w:rPr>
                        <w:instrText xml:space="preserve"> SEQ Figura \* ARABIC </w:instrText>
                      </w:r>
                      <w:r w:rsidRPr="00947F4C">
                        <w:rPr>
                          <w:b w:val="0"/>
                          <w:bCs w:val="0"/>
                          <w:i/>
                          <w:iCs/>
                        </w:rPr>
                        <w:fldChar w:fldCharType="separate"/>
                      </w:r>
                      <w:r w:rsidR="00194701">
                        <w:rPr>
                          <w:b w:val="0"/>
                          <w:bCs w:val="0"/>
                          <w:i/>
                          <w:iCs/>
                          <w:noProof/>
                        </w:rPr>
                        <w:t>6</w:t>
                      </w:r>
                      <w:r w:rsidRPr="00947F4C">
                        <w:rPr>
                          <w:b w:val="0"/>
                          <w:bCs w:val="0"/>
                          <w:i/>
                          <w:iCs/>
                        </w:rPr>
                        <w:fldChar w:fldCharType="end"/>
                      </w:r>
                      <w:r w:rsidRPr="00947F4C">
                        <w:rPr>
                          <w:b w:val="0"/>
                          <w:bCs w:val="0"/>
                          <w:i/>
                          <w:iCs/>
                        </w:rPr>
                        <w:t>: Captura de la página inicial (elaboración propia).</w:t>
                      </w:r>
                    </w:p>
                  </w:txbxContent>
                </v:textbox>
                <w10:wrap type="topAndBottom"/>
              </v:shape>
            </w:pict>
          </mc:Fallback>
        </mc:AlternateContent>
      </w:r>
      <w:r w:rsidR="00EF21C9" w:rsidRPr="008E212C">
        <w:rPr>
          <w:noProof/>
        </w:rPr>
        <w:drawing>
          <wp:anchor distT="0" distB="0" distL="114300" distR="114300" simplePos="0" relativeHeight="251680768" behindDoc="0" locked="0" layoutInCell="1" allowOverlap="1" wp14:anchorId="02DD9C34" wp14:editId="74B61CB1">
            <wp:simplePos x="0" y="0"/>
            <wp:positionH relativeFrom="margin">
              <wp:posOffset>2486660</wp:posOffset>
            </wp:positionH>
            <wp:positionV relativeFrom="paragraph">
              <wp:posOffset>2355159</wp:posOffset>
            </wp:positionV>
            <wp:extent cx="813435" cy="1882775"/>
            <wp:effectExtent l="19050" t="19050" r="24765" b="22225"/>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19">
                      <a:extLst>
                        <a:ext uri="{28A0092B-C50C-407E-A947-70E740481C1C}">
                          <a14:useLocalDpi xmlns:a14="http://schemas.microsoft.com/office/drawing/2010/main" val="0"/>
                        </a:ext>
                      </a:extLst>
                    </a:blip>
                    <a:stretch>
                      <a:fillRect/>
                    </a:stretch>
                  </pic:blipFill>
                  <pic:spPr>
                    <a:xfrm>
                      <a:off x="0" y="0"/>
                      <a:ext cx="813435" cy="1882775"/>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t>La interfaz de usuario implementada cuenta con cinco páginas: la inicial, con una presentación breve y básica del software y sus funcionalidades</w:t>
      </w:r>
      <w:r w:rsidR="007619D4">
        <w:t>, así como el nombre de producción dado al software, “</w:t>
      </w:r>
      <w:r w:rsidR="007619D4">
        <w:rPr>
          <w:i/>
          <w:iCs/>
        </w:rPr>
        <w:t>Datamaíz</w:t>
      </w:r>
      <w:r w:rsidR="007619D4">
        <w:t>”</w:t>
      </w:r>
      <w:r w:rsidR="00C7288B">
        <w:t xml:space="preserve">; </w:t>
      </w:r>
      <w:bookmarkStart w:id="6" w:name="_Hlk178772747"/>
      <w:r w:rsidR="00F82E94" w:rsidRPr="00F82E94">
        <w:rPr>
          <w:rFonts w:ascii="Courier New" w:hAnsi="Courier New" w:cs="Courier New"/>
        </w:rPr>
        <w:t>app/rutas/</w:t>
      </w:r>
      <w:r w:rsidR="00C7288B" w:rsidRPr="00F82E94">
        <w:rPr>
          <w:rFonts w:ascii="Courier New" w:hAnsi="Courier New" w:cs="Courier New"/>
        </w:rPr>
        <w:t>registros</w:t>
      </w:r>
      <w:r w:rsidR="00F82E94">
        <w:rPr>
          <w:rFonts w:ascii="Courier New" w:hAnsi="Courier New" w:cs="Courier New"/>
        </w:rPr>
        <w:t>/</w:t>
      </w:r>
      <w:r w:rsidR="00C7288B">
        <w:t xml:space="preserve"> </w:t>
      </w:r>
      <w:bookmarkEnd w:id="6"/>
      <w:r w:rsidR="00C7288B">
        <w:t xml:space="preserve">para la consulta, adición y eliminación de observaciones meteorológicas, así como el acceso a información estadística adicional </w:t>
      </w:r>
      <w:r w:rsidR="00F82E94">
        <w:t>sobre</w:t>
      </w:r>
      <w:r w:rsidR="00C7288B">
        <w:t xml:space="preserve"> las observaciones alma</w:t>
      </w:r>
      <w:r w:rsidR="00F82E94">
        <w:t xml:space="preserve">cenadas; </w:t>
      </w:r>
      <w:r w:rsidR="00F82E94" w:rsidRPr="00F82E94">
        <w:rPr>
          <w:rFonts w:ascii="Courier New" w:hAnsi="Courier New" w:cs="Courier New"/>
        </w:rPr>
        <w:t>app/rutas/</w:t>
      </w:r>
      <w:r w:rsidR="00F82E94">
        <w:rPr>
          <w:rFonts w:ascii="Courier New" w:hAnsi="Courier New" w:cs="Courier New"/>
        </w:rPr>
        <w:t xml:space="preserve">estaciones/ </w:t>
      </w:r>
      <w:r w:rsidR="00F82E94">
        <w:t>para el manejo de datos sobre las estaciones meteorológicas</w:t>
      </w:r>
      <w:r w:rsidR="008E212C">
        <w:t xml:space="preserve">; </w:t>
      </w:r>
      <w:r w:rsidR="008E212C" w:rsidRPr="008E212C">
        <w:rPr>
          <w:rFonts w:ascii="Courier New" w:hAnsi="Courier New" w:cs="Courier New"/>
        </w:rPr>
        <w:t>app/rutas/</w:t>
      </w:r>
      <w:r w:rsidR="008E212C">
        <w:rPr>
          <w:rFonts w:ascii="Courier New" w:hAnsi="Courier New" w:cs="Courier New"/>
        </w:rPr>
        <w:t>unidades</w:t>
      </w:r>
      <w:r w:rsidR="008E212C" w:rsidRPr="008E212C">
        <w:rPr>
          <w:rFonts w:ascii="Courier New" w:hAnsi="Courier New" w:cs="Courier New"/>
        </w:rPr>
        <w:t>/</w:t>
      </w:r>
      <w:r w:rsidR="008E212C">
        <w:t xml:space="preserve"> para las unidades de cultivo, y </w:t>
      </w:r>
      <w:r w:rsidR="008E212C" w:rsidRPr="008E212C">
        <w:rPr>
          <w:rFonts w:ascii="Courier New" w:hAnsi="Courier New" w:cs="Courier New"/>
        </w:rPr>
        <w:t>app/rutas/pronosticos/</w:t>
      </w:r>
      <w:r w:rsidR="008E212C">
        <w:rPr>
          <w:rFonts w:ascii="Courier New" w:hAnsi="Courier New" w:cs="Courier New"/>
        </w:rPr>
        <w:t xml:space="preserve"> </w:t>
      </w:r>
      <w:r w:rsidR="008E212C">
        <w:t>para la consulta y eliminación de pronósticos. La figura 5 muestra el árbol de rutas.</w:t>
      </w:r>
      <w:r w:rsidR="00481CE8">
        <w:t xml:space="preserve"> Las figuras 6 </w:t>
      </w:r>
      <w:r w:rsidR="003529B3">
        <w:t>y 7</w:t>
      </w:r>
      <w:r w:rsidR="00481CE8">
        <w:t xml:space="preserve"> contienen capturas de la</w:t>
      </w:r>
      <w:r w:rsidR="003529B3">
        <w:t xml:space="preserve"> página inicial y la de registros. Las restantes páginas lucen de forma similar</w:t>
      </w:r>
      <w:r w:rsidR="00481CE8">
        <w:t>.</w:t>
      </w:r>
    </w:p>
    <w:p w14:paraId="444E25A0" w14:textId="1AF565C7" w:rsidR="008E212C" w:rsidRPr="00426097" w:rsidRDefault="00426097" w:rsidP="00A31C53">
      <w:r>
        <w:rPr>
          <w:noProof/>
        </w:rPr>
        <w:lastRenderedPageBreak/>
        <mc:AlternateContent>
          <mc:Choice Requires="wps">
            <w:drawing>
              <wp:anchor distT="0" distB="0" distL="114300" distR="114300" simplePos="0" relativeHeight="251696128" behindDoc="0" locked="0" layoutInCell="1" allowOverlap="1" wp14:anchorId="734980C5" wp14:editId="534E4887">
                <wp:simplePos x="0" y="0"/>
                <wp:positionH relativeFrom="column">
                  <wp:posOffset>705485</wp:posOffset>
                </wp:positionH>
                <wp:positionV relativeFrom="paragraph">
                  <wp:posOffset>2365375</wp:posOffset>
                </wp:positionV>
                <wp:extent cx="4374515" cy="635"/>
                <wp:effectExtent l="0" t="0" r="0" b="0"/>
                <wp:wrapTopAndBottom/>
                <wp:docPr id="2036840634" name="Text Box 1"/>
                <wp:cNvGraphicFramePr/>
                <a:graphic xmlns:a="http://schemas.openxmlformats.org/drawingml/2006/main">
                  <a:graphicData uri="http://schemas.microsoft.com/office/word/2010/wordprocessingShape">
                    <wps:wsp>
                      <wps:cNvSpPr txBox="1"/>
                      <wps:spPr>
                        <a:xfrm>
                          <a:off x="0" y="0"/>
                          <a:ext cx="4374515" cy="635"/>
                        </a:xfrm>
                        <a:prstGeom prst="rect">
                          <a:avLst/>
                        </a:prstGeom>
                        <a:solidFill>
                          <a:prstClr val="white"/>
                        </a:solidFill>
                        <a:ln>
                          <a:noFill/>
                        </a:ln>
                      </wps:spPr>
                      <wps:txbx>
                        <w:txbxContent>
                          <w:p w14:paraId="6A6D49C3" w14:textId="3FA2903B" w:rsidR="00426097" w:rsidRPr="00426097" w:rsidRDefault="00426097" w:rsidP="00426097">
                            <w:pPr>
                              <w:pStyle w:val="Caption"/>
                              <w:jc w:val="center"/>
                              <w:rPr>
                                <w:rFonts w:eastAsia="MS Mincho"/>
                                <w:b w:val="0"/>
                                <w:bCs w:val="0"/>
                                <w:i/>
                                <w:iCs/>
                              </w:rPr>
                            </w:pPr>
                            <w:r w:rsidRPr="00426097">
                              <w:rPr>
                                <w:b w:val="0"/>
                                <w:bCs w:val="0"/>
                                <w:i/>
                                <w:iCs/>
                              </w:rPr>
                              <w:t xml:space="preserve">Figura </w:t>
                            </w:r>
                            <w:r w:rsidR="00194701">
                              <w:rPr>
                                <w:b w:val="0"/>
                                <w:bCs w:val="0"/>
                                <w:i/>
                                <w:iCs/>
                              </w:rPr>
                              <w:fldChar w:fldCharType="begin"/>
                            </w:r>
                            <w:r w:rsidR="00194701">
                              <w:rPr>
                                <w:b w:val="0"/>
                                <w:bCs w:val="0"/>
                                <w:i/>
                                <w:iCs/>
                              </w:rPr>
                              <w:instrText xml:space="preserve"> SEQ Figura \* ARABIC \r 7 </w:instrText>
                            </w:r>
                            <w:r w:rsidR="00194701">
                              <w:rPr>
                                <w:b w:val="0"/>
                                <w:bCs w:val="0"/>
                                <w:i/>
                                <w:iCs/>
                              </w:rPr>
                              <w:fldChar w:fldCharType="separate"/>
                            </w:r>
                            <w:r w:rsidR="00194701">
                              <w:rPr>
                                <w:b w:val="0"/>
                                <w:bCs w:val="0"/>
                                <w:i/>
                                <w:iCs/>
                                <w:noProof/>
                              </w:rPr>
                              <w:t>7</w:t>
                            </w:r>
                            <w:r w:rsidR="00194701">
                              <w:rPr>
                                <w:b w:val="0"/>
                                <w:bCs w:val="0"/>
                                <w:i/>
                                <w:iCs/>
                              </w:rPr>
                              <w:fldChar w:fldCharType="end"/>
                            </w:r>
                            <w:r w:rsidRPr="00426097">
                              <w:rPr>
                                <w:b w:val="0"/>
                                <w:bCs w:val="0"/>
                                <w:i/>
                                <w:iCs/>
                              </w:rPr>
                              <w:t xml:space="preserve">: Captura de la página de </w:t>
                            </w:r>
                            <w:r w:rsidR="00194701">
                              <w:rPr>
                                <w:b w:val="0"/>
                                <w:bCs w:val="0"/>
                                <w:i/>
                                <w:iCs/>
                              </w:rPr>
                              <w:t xml:space="preserve">registros </w:t>
                            </w:r>
                            <w:r w:rsidRPr="00426097">
                              <w:rPr>
                                <w:b w:val="0"/>
                                <w:bCs w:val="0"/>
                                <w:i/>
                                <w:iCs/>
                              </w:rPr>
                              <w:t>(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4980C5" id="_x0000_s1045" type="#_x0000_t202" style="position:absolute;left:0;text-align:left;margin-left:55.55pt;margin-top:186.25pt;width:344.4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" stroked="f">
                <v:textbox style="mso-fit-shape-to-text:t" inset="0,0,0,0">
                  <w:txbxContent>
                    <w:p w14:paraId="6A6D49C3" w14:textId="3FA2903B" w:rsidR="00426097" w:rsidRPr="00426097" w:rsidRDefault="00426097" w:rsidP="00426097">
                      <w:pPr>
                        <w:pStyle w:val="Caption"/>
                        <w:jc w:val="center"/>
                        <w:rPr>
                          <w:rFonts w:eastAsia="MS Mincho"/>
                          <w:b w:val="0"/>
                          <w:bCs w:val="0"/>
                          <w:i/>
                          <w:iCs/>
                        </w:rPr>
                      </w:pPr>
                      <w:r w:rsidRPr="00426097">
                        <w:rPr>
                          <w:b w:val="0"/>
                          <w:bCs w:val="0"/>
                          <w:i/>
                          <w:iCs/>
                        </w:rPr>
                        <w:t xml:space="preserve">Figura </w:t>
                      </w:r>
                      <w:r w:rsidR="00194701">
                        <w:rPr>
                          <w:b w:val="0"/>
                          <w:bCs w:val="0"/>
                          <w:i/>
                          <w:iCs/>
                        </w:rPr>
                        <w:fldChar w:fldCharType="begin"/>
                      </w:r>
                      <w:r w:rsidR="00194701">
                        <w:rPr>
                          <w:b w:val="0"/>
                          <w:bCs w:val="0"/>
                          <w:i/>
                          <w:iCs/>
                        </w:rPr>
                        <w:instrText xml:space="preserve"> SEQ Figura \* ARABIC \r 7 </w:instrText>
                      </w:r>
                      <w:r w:rsidR="00194701">
                        <w:rPr>
                          <w:b w:val="0"/>
                          <w:bCs w:val="0"/>
                          <w:i/>
                          <w:iCs/>
                        </w:rPr>
                        <w:fldChar w:fldCharType="separate"/>
                      </w:r>
                      <w:r w:rsidR="00194701">
                        <w:rPr>
                          <w:b w:val="0"/>
                          <w:bCs w:val="0"/>
                          <w:i/>
                          <w:iCs/>
                          <w:noProof/>
                        </w:rPr>
                        <w:t>7</w:t>
                      </w:r>
                      <w:r w:rsidR="00194701">
                        <w:rPr>
                          <w:b w:val="0"/>
                          <w:bCs w:val="0"/>
                          <w:i/>
                          <w:iCs/>
                        </w:rPr>
                        <w:fldChar w:fldCharType="end"/>
                      </w:r>
                      <w:r w:rsidRPr="00426097">
                        <w:rPr>
                          <w:b w:val="0"/>
                          <w:bCs w:val="0"/>
                          <w:i/>
                          <w:iCs/>
                        </w:rPr>
                        <w:t xml:space="preserve">: Captura de la página de </w:t>
                      </w:r>
                      <w:r w:rsidR="00194701">
                        <w:rPr>
                          <w:b w:val="0"/>
                          <w:bCs w:val="0"/>
                          <w:i/>
                          <w:iCs/>
                        </w:rPr>
                        <w:t xml:space="preserve">registros </w:t>
                      </w:r>
                      <w:r w:rsidRPr="00426097">
                        <w:rPr>
                          <w:b w:val="0"/>
                          <w:bCs w:val="0"/>
                          <w:i/>
                          <w:iCs/>
                        </w:rPr>
                        <w:t>(elaboración propia).</w:t>
                      </w:r>
                    </w:p>
                  </w:txbxContent>
                </v:textbox>
                <w10:wrap type="topAndBottom"/>
              </v:shape>
            </w:pict>
          </mc:Fallback>
        </mc:AlternateContent>
      </w:r>
      <w:r w:rsidR="00947F4C" w:rsidRPr="00947F4C">
        <w:rPr>
          <w:noProof/>
          <w:lang w:val="en-US"/>
        </w:rPr>
        <w:drawing>
          <wp:anchor distT="0" distB="0" distL="114300" distR="114300" simplePos="0" relativeHeight="251686912" behindDoc="0" locked="0" layoutInCell="1" allowOverlap="1" wp14:anchorId="1512379D" wp14:editId="5B0C665C">
            <wp:simplePos x="0" y="0"/>
            <wp:positionH relativeFrom="margin">
              <wp:posOffset>705485</wp:posOffset>
            </wp:positionH>
            <wp:positionV relativeFrom="paragraph">
              <wp:posOffset>19477</wp:posOffset>
            </wp:positionV>
            <wp:extent cx="4375032" cy="2289600"/>
            <wp:effectExtent l="0" t="0" r="698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75032" cy="2289600"/>
                    </a:xfrm>
                    <a:prstGeom prst="rect">
                      <a:avLst/>
                    </a:prstGeom>
                    <a:ln>
                      <a:noFill/>
                    </a:ln>
                  </pic:spPr>
                </pic:pic>
              </a:graphicData>
            </a:graphic>
            <wp14:sizeRelH relativeFrom="margin">
              <wp14:pctWidth>0</wp14:pctWidth>
            </wp14:sizeRelH>
            <wp14:sizeRelV relativeFrom="margin">
              <wp14:pctHeight>0</wp14:pctHeight>
            </wp14:sizeRelV>
          </wp:anchor>
        </w:drawing>
      </w:r>
    </w:p>
    <w:p w14:paraId="73F71009" w14:textId="0916C4E6" w:rsidR="00344E97" w:rsidRDefault="00344E97" w:rsidP="00344E97">
      <w:pPr>
        <w:pStyle w:val="Heading2"/>
      </w:pPr>
      <w:r>
        <w:t>Estructura e implementación del lado del servidor</w:t>
      </w:r>
    </w:p>
    <w:p w14:paraId="4098A783" w14:textId="077CA387" w:rsidR="00722E85" w:rsidRPr="00722E85" w:rsidRDefault="00722E85" w:rsidP="00722E85"/>
    <w:p w14:paraId="227FF886" w14:textId="43F420D9" w:rsidR="00344E97" w:rsidRPr="00344E97" w:rsidRDefault="00344E97" w:rsidP="00344E97">
      <w:pPr>
        <w:pStyle w:val="Heading2"/>
      </w:pPr>
      <w:r>
        <w:t>Conclusiones parciales del capítulo</w:t>
      </w:r>
    </w:p>
    <w:p w14:paraId="1A3F2A57" w14:textId="7FAA94A5"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5C059849"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4E306B1D" w14:textId="77777777" w:rsidR="00344E97" w:rsidRPr="00344E97"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p>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F4BBAFD"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5DB24A65"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56155BD9" w14:textId="77777777" w:rsidR="009C4618" w:rsidRPr="009C4618" w:rsidRDefault="009C4618" w:rsidP="009C4618">
      <w:pPr>
        <w:pStyle w:val="Bibliography"/>
        <w:rPr>
          <w:lang w:val="en-US"/>
        </w:rPr>
      </w:pPr>
      <w:r>
        <w:rPr>
          <w:lang w:val="en-US"/>
        </w:rPr>
        <w:fldChar w:fldCharType="begin"/>
      </w:r>
      <w:r w:rsidRPr="009C4618">
        <w:instrText xml:space="preserve"> ADDIN ZOTERO_BIBL {"uncited":[],"omitted":[],"custom":[]} CSL_BIBLIOGRAPHY </w:instrText>
      </w:r>
      <w:r>
        <w:rPr>
          <w:lang w:val="en-US"/>
        </w:rPr>
        <w:fldChar w:fldCharType="separate"/>
      </w:r>
      <w:r w:rsidRPr="009C4618">
        <w:t xml:space="preserve">Abirami, N., Lavanya, S., Madhanghi, A., 2019. </w:t>
      </w:r>
      <w:r w:rsidRPr="009C4618">
        <w:rPr>
          <w:lang w:val="en-US"/>
        </w:rPr>
        <w:t>A Detailed Study of Client-Server and its Architecture (Short Paper). Sri Krishna Arts and Science College, Kuniyamuthur, Coimbatore.</w:t>
      </w:r>
    </w:p>
    <w:p w14:paraId="0C716CED" w14:textId="77777777" w:rsidR="009C4618" w:rsidRPr="009C4618" w:rsidRDefault="009C4618" w:rsidP="009C4618">
      <w:pPr>
        <w:pStyle w:val="Bibliography"/>
      </w:pPr>
      <w:r w:rsidRPr="009C4618">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9C4618">
        <w:t>Bul. Pos Dan Telekomun. 22. https://doi.org/10.17933/bpostel.v22i1.395</w:t>
      </w:r>
    </w:p>
    <w:p w14:paraId="766C7272" w14:textId="77777777" w:rsidR="009C4618" w:rsidRPr="009C4618" w:rsidRDefault="009C4618" w:rsidP="009C4618">
      <w:pPr>
        <w:pStyle w:val="Bibliography"/>
        <w:rPr>
          <w:lang w:val="en-US"/>
        </w:rPr>
      </w:pPr>
      <w:r w:rsidRPr="009C4618">
        <w:t xml:space="preserve">Alturas, B., 2023. </w:t>
      </w:r>
      <w:r w:rsidRPr="009C4618">
        <w:rPr>
          <w:lang w:val="en-US"/>
        </w:rPr>
        <w:t>Connection between UML use case diagrams and UML class diagrams: a matrix proposal. Int. J. Comput. Appl. Technol. 72, 161–168. https://doi.org/10.1504/IJCAT.2023.133294</w:t>
      </w:r>
    </w:p>
    <w:p w14:paraId="396F8204" w14:textId="77777777" w:rsidR="009C4618" w:rsidRPr="009C4618" w:rsidRDefault="009C4618" w:rsidP="009C4618">
      <w:pPr>
        <w:pStyle w:val="Bibliography"/>
      </w:pPr>
      <w:r w:rsidRPr="009C4618">
        <w:rPr>
          <w:lang w:val="en-US"/>
        </w:rPr>
        <w:t xml:space="preserve">Balaj, Y., 2017. Token-Based vs Session-Based Authentication: A Survey. </w:t>
      </w:r>
      <w:r w:rsidRPr="009C4618">
        <w:t>University of Prishtina “Hasan Prishtina.”</w:t>
      </w:r>
    </w:p>
    <w:p w14:paraId="05DB9E03" w14:textId="77777777" w:rsidR="009C4618" w:rsidRPr="009C4618" w:rsidRDefault="009C4618" w:rsidP="009C4618">
      <w:pPr>
        <w:pStyle w:val="Bibliography"/>
      </w:pPr>
      <w:r w:rsidRPr="009C4618">
        <w:t xml:space="preserve">DiagramasUML.com, 2024. </w:t>
      </w:r>
      <w:r w:rsidRPr="009C4618">
        <w:rPr>
          <w:rFonts w:ascii="Cambria Math" w:hAnsi="Cambria Math" w:cs="Cambria Math"/>
        </w:rPr>
        <w:t>▷</w:t>
      </w:r>
      <w:r w:rsidRPr="009C4618">
        <w:t xml:space="preserve"> Todos los diagramas UML. Teoría y ejemplos [WWW Document]. DiagramasUML.com. URL https://diagramasuml.com/ (accessed 9.24.24).</w:t>
      </w:r>
    </w:p>
    <w:p w14:paraId="5549824D" w14:textId="77777777" w:rsidR="009C4618" w:rsidRPr="009C4618" w:rsidRDefault="009C4618" w:rsidP="009C4618">
      <w:pPr>
        <w:pStyle w:val="Bibliography"/>
        <w:rPr>
          <w:lang w:val="en-US"/>
        </w:rPr>
      </w:pPr>
      <w:r w:rsidRPr="009C4618">
        <w:t xml:space="preserve">Díaz-Morales, F., De León-García De Alba, C., Nava-Díaz, C., Mendoza-Castillo, M.D.C., 2018. Inducción de resistencia a Puccinia sorghi y complejo mancha de asfalto (Phyllachora maydis y otros) en maíz (Zea mays). </w:t>
      </w:r>
      <w:r w:rsidRPr="009C4618">
        <w:rPr>
          <w:lang w:val="en-US"/>
        </w:rPr>
        <w:t>Rev. Mex. Fitopatol. Mex. J. Phytopathol. 37. https://doi.org/10.18781/R.MEX.FIT.1807-6</w:t>
      </w:r>
    </w:p>
    <w:p w14:paraId="00189A12" w14:textId="77777777" w:rsidR="009C4618" w:rsidRPr="009C4618" w:rsidRDefault="009C4618" w:rsidP="009C4618">
      <w:pPr>
        <w:pStyle w:val="Bibliography"/>
        <w:rPr>
          <w:lang w:val="en-US"/>
        </w:rPr>
      </w:pPr>
      <w:r w:rsidRPr="009C4618">
        <w:t xml:space="preserve">Dimitrijevic, N., Zdravkovic, N., Bogdanovic, M., Mesterovic, A., 2024. </w:t>
      </w:r>
      <w:r w:rsidRPr="009C4618">
        <w:rPr>
          <w:lang w:val="en-US"/>
        </w:rPr>
        <w:t>Advanced Security Mechanisms in the Spring Framework: JWT, OAuth, LDAP and Keycloak.</w:t>
      </w:r>
    </w:p>
    <w:p w14:paraId="4ADB4CB3" w14:textId="77777777" w:rsidR="009C4618" w:rsidRPr="009C4618" w:rsidRDefault="009C4618" w:rsidP="009C4618">
      <w:pPr>
        <w:pStyle w:val="Bibliography"/>
        <w:rPr>
          <w:lang w:val="en-US"/>
        </w:rPr>
      </w:pPr>
      <w:r w:rsidRPr="009C4618">
        <w:rPr>
          <w:lang w:val="en-US"/>
        </w:rPr>
        <w:t>Django REST Framework Documentation, 2024. Authentication - Django REST framework [WWW Document]. URL https://www.django-rest-framework.org/api-guide/authentication/ (accessed 9.12.24).</w:t>
      </w:r>
    </w:p>
    <w:p w14:paraId="5A1A56A7" w14:textId="77777777" w:rsidR="009C4618" w:rsidRPr="009C4618" w:rsidRDefault="009C4618" w:rsidP="009C4618">
      <w:pPr>
        <w:pStyle w:val="Bibliography"/>
        <w:rPr>
          <w:lang w:val="en-US"/>
        </w:rPr>
      </w:pPr>
      <w:r w:rsidRPr="009C4618">
        <w:rPr>
          <w:lang w:val="en-US"/>
        </w:rPr>
        <w:t>Ehsan, A., Abuhaliqa, M.A.M.E., Catal, C., Mishra, D., 2022. RESTful API Testing Methodologies: Rationale, Challenges, and Solution Directions. Appl. Sci. 12, 4369. https://doi.org/10.3390/app12094369</w:t>
      </w:r>
    </w:p>
    <w:p w14:paraId="3F7B3429" w14:textId="77777777" w:rsidR="009C4618" w:rsidRPr="009C4618" w:rsidRDefault="009C4618" w:rsidP="009C4618">
      <w:pPr>
        <w:pStyle w:val="Bibliography"/>
        <w:rPr>
          <w:lang w:val="en-US"/>
        </w:rPr>
      </w:pPr>
      <w:r w:rsidRPr="009C4618">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748CED85" w14:textId="77777777" w:rsidR="009C4618" w:rsidRPr="009C4618" w:rsidRDefault="009C4618" w:rsidP="009C4618">
      <w:pPr>
        <w:pStyle w:val="Bibliography"/>
      </w:pPr>
      <w:r w:rsidRPr="009C4618">
        <w:t>Fernández Iglesias, M.J., 2024. Pequeña introducción a las bases de datos. Universidade de Vigo.</w:t>
      </w:r>
    </w:p>
    <w:p w14:paraId="5D810558" w14:textId="77777777" w:rsidR="009C4618" w:rsidRPr="009C4618" w:rsidRDefault="009C4618" w:rsidP="009C4618">
      <w:pPr>
        <w:pStyle w:val="Bibliography"/>
        <w:rPr>
          <w:lang w:val="en-US"/>
        </w:rPr>
      </w:pPr>
      <w:r w:rsidRPr="009C4618">
        <w:t xml:space="preserve">Ferreira, F., Borges, H.S., Valente, M.T., 2024. </w:t>
      </w:r>
      <w:r w:rsidRPr="009C4618">
        <w:rPr>
          <w:lang w:val="en-US"/>
        </w:rPr>
        <w:t>Refactoring react-based Web apps. J. Syst. Softw. 215, 112105. https://doi.org/10.1016/j.jss.2024.112105</w:t>
      </w:r>
    </w:p>
    <w:p w14:paraId="39B6EEE4" w14:textId="77777777" w:rsidR="009C4618" w:rsidRPr="009C4618" w:rsidRDefault="009C4618" w:rsidP="009C4618">
      <w:pPr>
        <w:pStyle w:val="Bibliography"/>
        <w:rPr>
          <w:lang w:val="en-US"/>
        </w:rPr>
      </w:pPr>
      <w:r w:rsidRPr="009C4618">
        <w:rPr>
          <w:lang w:val="en-US"/>
        </w:rPr>
        <w:t>Gagliardi, V., 2021. Decoupled Django: understand and build decoupled Django architectures for Javascript front-ends. Apress, Place of publication not identified.</w:t>
      </w:r>
    </w:p>
    <w:p w14:paraId="39F76636" w14:textId="77777777" w:rsidR="009C4618" w:rsidRPr="009C4618" w:rsidRDefault="009C4618" w:rsidP="009C4618">
      <w:pPr>
        <w:pStyle w:val="Bibliography"/>
        <w:rPr>
          <w:lang w:val="en-US"/>
        </w:rPr>
      </w:pPr>
      <w:r w:rsidRPr="009C4618">
        <w:rPr>
          <w:lang w:val="en-US"/>
        </w:rPr>
        <w:t>Góngora-Canul, C., Jiménez-Beitia, F., Puerto-Hernández, C., Carolina Avellaneda, M., Kleczewski, N., Telenko, D.E.P., Shim, S., Solórzano, J.E., Goodwin, S.B., Scofield, S.R., Cruz, C.D., 2022. Induction of Phyllachora maydis (Maubl.) signs on corn leaves. Res. Sq. 12.</w:t>
      </w:r>
    </w:p>
    <w:p w14:paraId="63190719" w14:textId="77777777" w:rsidR="009C4618" w:rsidRPr="009C4618" w:rsidRDefault="009C4618" w:rsidP="009C4618">
      <w:pPr>
        <w:pStyle w:val="Bibliography"/>
        <w:rPr>
          <w:lang w:val="en-US"/>
        </w:rPr>
      </w:pPr>
      <w:r w:rsidRPr="009C4618">
        <w:lastRenderedPageBreak/>
        <w:t xml:space="preserve">Hernández Cruz, L.M., González Novelo, M.J., Cab Chan, J.R., Mex Álvarez, D.C., 2023. Implementación de la aplicación web BITA en Google Compute Engine. </w:t>
      </w:r>
      <w:r w:rsidRPr="009C4618">
        <w:rPr>
          <w:lang w:val="en-US"/>
        </w:rPr>
        <w:t>Multidiscip. Ing. 7, 107–117. https://doi.org/10.29105/mdi.v7i10.228</w:t>
      </w:r>
    </w:p>
    <w:p w14:paraId="52322FFC" w14:textId="77777777" w:rsidR="009C4618" w:rsidRPr="009C4618" w:rsidRDefault="009C4618" w:rsidP="009C4618">
      <w:pPr>
        <w:pStyle w:val="Bibliography"/>
        <w:rPr>
          <w:lang w:val="en-US"/>
        </w:rPr>
      </w:pPr>
      <w:r w:rsidRPr="009C4618">
        <w:rPr>
          <w:lang w:val="en-US"/>
        </w:rPr>
        <w:t>Kim, M., Sinha, S., Orso, A., 2023. Adaptive REST API Testing with Reinforcement Learning.</w:t>
      </w:r>
    </w:p>
    <w:p w14:paraId="6A67B195" w14:textId="77777777" w:rsidR="009C4618" w:rsidRPr="009C4618" w:rsidRDefault="009C4618" w:rsidP="009C4618">
      <w:pPr>
        <w:pStyle w:val="Bibliography"/>
        <w:rPr>
          <w:lang w:val="en-US"/>
        </w:rPr>
      </w:pPr>
      <w:r w:rsidRPr="009C4618">
        <w:rPr>
          <w:lang w:val="en-US"/>
        </w:rPr>
        <w:t>Kowalczyk, K., Szandala, T., 2024. Enhancing SEO in Single-Page Web Applications in Contrast With Multi-Page Applications. IEEE Access 12, 11597–11614. https://doi.org/10.1109/ACCESS.2024.3355740</w:t>
      </w:r>
    </w:p>
    <w:p w14:paraId="27149592" w14:textId="77777777" w:rsidR="009C4618" w:rsidRPr="009C4618" w:rsidRDefault="009C4618" w:rsidP="009C4618">
      <w:pPr>
        <w:pStyle w:val="Bibliography"/>
        <w:rPr>
          <w:lang w:val="en-US"/>
        </w:rPr>
      </w:pPr>
      <w:r w:rsidRPr="009C4618">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5BBABFDB" w14:textId="77777777" w:rsidR="009C4618" w:rsidRPr="009C4618" w:rsidRDefault="009C4618" w:rsidP="009C4618">
      <w:pPr>
        <w:pStyle w:val="Bibliography"/>
        <w:rPr>
          <w:lang w:val="en-US"/>
        </w:rPr>
      </w:pPr>
      <w:r w:rsidRPr="009C4618">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265F08C8" w14:textId="77777777" w:rsidR="009C4618" w:rsidRPr="009C4618" w:rsidRDefault="009C4618" w:rsidP="009C4618">
      <w:pPr>
        <w:pStyle w:val="Bibliography"/>
        <w:rPr>
          <w:lang w:val="en-US"/>
        </w:rPr>
      </w:pPr>
      <w:r w:rsidRPr="009C4618">
        <w:rPr>
          <w:lang w:val="en-US"/>
        </w:rPr>
        <w:t>Kumar, M., Nandal, D.R., 2024. Python’s Role in Accelerating Web Application Development with Django. Int. Res. J. Adv. Eng. Manag. IRJAEM 2, 2092–2105. https://doi.org/10.47392/IRJAEM.2024.0307</w:t>
      </w:r>
    </w:p>
    <w:p w14:paraId="26E09A6E" w14:textId="77777777" w:rsidR="009C4618" w:rsidRPr="009C4618" w:rsidRDefault="009C4618" w:rsidP="009C4618">
      <w:pPr>
        <w:pStyle w:val="Bibliography"/>
        <w:rPr>
          <w:lang w:val="en-US"/>
        </w:rPr>
      </w:pPr>
      <w:r w:rsidRPr="009C4618">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1191232A" w14:textId="77777777" w:rsidR="009C4618" w:rsidRPr="009C4618" w:rsidRDefault="009C4618" w:rsidP="009C4618">
      <w:pPr>
        <w:pStyle w:val="Bibliography"/>
        <w:rPr>
          <w:lang w:val="en-US"/>
        </w:rPr>
      </w:pPr>
      <w:r w:rsidRPr="009C4618">
        <w:t xml:space="preserve">Llamuca-Quinaloa, J., Vera-Vincent, Y., Tapia-Cerda, V., 2021. Análisis comparativo para medir la eficiencia de desempeño entre una aplicación web tradicional y una aplicación web progresiva. </w:t>
      </w:r>
      <w:r w:rsidRPr="009C4618">
        <w:rPr>
          <w:lang w:val="en-US"/>
        </w:rPr>
        <w:t>TecnoLógicas 24, e1892. https://doi.org/10.22430/22565337.1892</w:t>
      </w:r>
    </w:p>
    <w:p w14:paraId="07FEB463" w14:textId="77777777" w:rsidR="009C4618" w:rsidRPr="009C4618" w:rsidRDefault="009C4618" w:rsidP="009C4618">
      <w:pPr>
        <w:pStyle w:val="Bibliography"/>
        <w:rPr>
          <w:lang w:val="en-US"/>
        </w:rPr>
      </w:pPr>
      <w:r w:rsidRPr="009C4618">
        <w:rPr>
          <w:lang w:val="en-US"/>
        </w:rPr>
        <w:t>Mendez, M., 2014. The Missing Link - An Introduction to Web Development and Programming. Open SUNY Textbooks.</w:t>
      </w:r>
    </w:p>
    <w:p w14:paraId="515B014C" w14:textId="77777777" w:rsidR="009C4618" w:rsidRPr="009C4618" w:rsidRDefault="009C4618" w:rsidP="009C4618">
      <w:pPr>
        <w:pStyle w:val="Bibliography"/>
        <w:rPr>
          <w:lang w:val="en-US"/>
        </w:rPr>
      </w:pPr>
      <w:r w:rsidRPr="009C4618">
        <w:rPr>
          <w:lang w:val="en-US"/>
        </w:rPr>
        <w:t>Mwamba Nyabuto, G., Mony, V., Mbugua, S., 2024. Architectural Review of Client-Server Models. Int. J. Sci. Res. Eng. Trends 10, 139–143.</w:t>
      </w:r>
    </w:p>
    <w:p w14:paraId="2B4D9774" w14:textId="77777777" w:rsidR="009C4618" w:rsidRPr="009C4618" w:rsidRDefault="009C4618" w:rsidP="009C4618">
      <w:pPr>
        <w:pStyle w:val="Bibliography"/>
        <w:rPr>
          <w:lang w:val="en-US"/>
        </w:rPr>
      </w:pPr>
      <w:r w:rsidRPr="009C4618">
        <w:rPr>
          <w:lang w:val="en-US"/>
        </w:rPr>
        <w:t>NextAuth Documentation, 2024. Introduction | NextAuth.js [WWW Document]. URL https://next-auth.js.org/getting-started/introduction (accessed 9.6.24).</w:t>
      </w:r>
    </w:p>
    <w:p w14:paraId="5AB8049F" w14:textId="77777777" w:rsidR="009C4618" w:rsidRPr="009C4618" w:rsidRDefault="009C4618" w:rsidP="009C4618">
      <w:pPr>
        <w:pStyle w:val="Bibliography"/>
        <w:rPr>
          <w:lang w:val="en-US"/>
        </w:rPr>
      </w:pPr>
      <w:r w:rsidRPr="009C4618">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0962C8A" w14:textId="77777777" w:rsidR="009C4618" w:rsidRPr="009C4618" w:rsidRDefault="009C4618" w:rsidP="009C4618">
      <w:pPr>
        <w:pStyle w:val="Bibliography"/>
        <w:rPr>
          <w:lang w:val="en-US"/>
        </w:rPr>
      </w:pPr>
      <w:r w:rsidRPr="009C4618">
        <w:rPr>
          <w:lang w:val="en-US"/>
        </w:rPr>
        <w:t>Nicacio, J., Petrillo, F., 2020. Applying system descriptors to address ambiguity on deployment diagrams. https://doi.org/10.48550/ARXIV.2008.11060</w:t>
      </w:r>
    </w:p>
    <w:p w14:paraId="7C378FBB" w14:textId="77777777" w:rsidR="009C4618" w:rsidRPr="009C4618" w:rsidRDefault="009C4618" w:rsidP="009C4618">
      <w:pPr>
        <w:pStyle w:val="Bibliography"/>
        <w:rPr>
          <w:lang w:val="en-US"/>
        </w:rPr>
      </w:pPr>
      <w:r w:rsidRPr="009C4618">
        <w:rPr>
          <w:lang w:val="en-US"/>
        </w:rPr>
        <w:t>Olanrewaju, R.F., Khan, B.U.I., Morshidi, M.A., Anwar, F., Kiah, M.L.B.M., 2021. A Frictionless and Secure User Authentication in Web-Based Premium Applications. IEEE Access 9, 129240–129255. https://doi.org/10.1109/ACCESS.2021.3110310</w:t>
      </w:r>
    </w:p>
    <w:p w14:paraId="7A9204D2" w14:textId="77777777" w:rsidR="009C4618" w:rsidRPr="009C4618" w:rsidRDefault="009C4618" w:rsidP="009C4618">
      <w:pPr>
        <w:pStyle w:val="Bibliography"/>
        <w:rPr>
          <w:lang w:val="en-US"/>
        </w:rPr>
      </w:pPr>
      <w:r w:rsidRPr="009C4618">
        <w:rPr>
          <w:lang w:val="en-US"/>
        </w:rPr>
        <w:lastRenderedPageBreak/>
        <w:t>Panwar, V., 2024. Web Evolution to Revolution: Navigating the Future of Web Application Development. Int. J. Comput. Trends Technol. 72, 34–40. https://doi.org/10.14445/22312803/IJCTT-V72I2P107</w:t>
      </w:r>
    </w:p>
    <w:p w14:paraId="4ECFF149" w14:textId="77777777" w:rsidR="009C4618" w:rsidRPr="009C4618" w:rsidRDefault="009C4618" w:rsidP="009C4618">
      <w:pPr>
        <w:pStyle w:val="Bibliography"/>
        <w:rPr>
          <w:lang w:val="en-US"/>
        </w:rPr>
      </w:pPr>
      <w:r w:rsidRPr="009C4618">
        <w:rPr>
          <w:lang w:val="en-US"/>
        </w:rPr>
        <w:t>Patel, V., 2023. Analyzing the Impact of Next.JS on Site Performance and SEO. Int. J. Comput. Appl. Technol. Res. https://doi.org/10.7753/IJCATR1210.1004</w:t>
      </w:r>
    </w:p>
    <w:p w14:paraId="1A68673F" w14:textId="77777777" w:rsidR="009C4618" w:rsidRPr="009C4618" w:rsidRDefault="009C4618" w:rsidP="009C4618">
      <w:pPr>
        <w:pStyle w:val="Bibliography"/>
      </w:pPr>
      <w:r w:rsidRPr="009C4618">
        <w:rPr>
          <w:lang w:val="en-US"/>
        </w:rPr>
        <w:t xml:space="preserve">Ramírez-Galvis, J.P., 2023. </w:t>
      </w:r>
      <w:r w:rsidRPr="009C4618">
        <w:t>Generación de un servicio RSS con Django. https://doi.org/10.13140/RG.2.2.15992.62723</w:t>
      </w:r>
    </w:p>
    <w:p w14:paraId="324D9AAE" w14:textId="77777777" w:rsidR="009C4618" w:rsidRPr="009C4618" w:rsidRDefault="009C4618" w:rsidP="009C4618">
      <w:pPr>
        <w:pStyle w:val="Bibliography"/>
        <w:rPr>
          <w:lang w:val="en-US"/>
        </w:rPr>
      </w:pPr>
      <w:r w:rsidRPr="009C4618">
        <w:rPr>
          <w:lang w:val="en-US"/>
        </w:rPr>
        <w:t>Satter, A., Tabassum, A., Ishrat, J.E., 2023. Software Evolution of Next.js and Angular. Int. J. Eng. Manuf. 13, 20–33. https://doi.org/10.5815/ijem.2023.04.03</w:t>
      </w:r>
    </w:p>
    <w:p w14:paraId="6633C0ED" w14:textId="77777777" w:rsidR="009C4618" w:rsidRPr="009C4618" w:rsidRDefault="009C4618" w:rsidP="009C4618">
      <w:pPr>
        <w:pStyle w:val="Bibliography"/>
        <w:rPr>
          <w:lang w:val="en-US"/>
        </w:rPr>
      </w:pPr>
      <w:r w:rsidRPr="009C4618">
        <w:rPr>
          <w:lang w:val="en-US"/>
        </w:rPr>
        <w:t>Shukla, A., 2023. Modern JavaScript Frameworks and JavaScript’s Future as a FullStack Programming Language. J. Artif. Intell. Cloud Comput. 1–5. https://doi.org/10.47363/JAICC/2023(2)144</w:t>
      </w:r>
    </w:p>
    <w:p w14:paraId="6A7D3B62" w14:textId="77777777" w:rsidR="009C4618" w:rsidRPr="009C4618" w:rsidRDefault="009C4618" w:rsidP="009C4618">
      <w:pPr>
        <w:pStyle w:val="Bibliography"/>
        <w:rPr>
          <w:lang w:val="en-US"/>
        </w:rPr>
      </w:pPr>
      <w:r w:rsidRPr="009C4618">
        <w:rPr>
          <w:lang w:val="en-US"/>
        </w:rPr>
        <w:t>Stanek, J., Killough, D., 2023. Synthesizing JSON Schema Transformers. Univ. Wis. 1, 7.</w:t>
      </w:r>
    </w:p>
    <w:p w14:paraId="615BFF08" w14:textId="77777777" w:rsidR="009C4618" w:rsidRPr="009C4618" w:rsidRDefault="009C4618" w:rsidP="009C4618">
      <w:pPr>
        <w:pStyle w:val="Bibliography"/>
        <w:rPr>
          <w:lang w:val="en-US"/>
        </w:rPr>
      </w:pPr>
      <w:r w:rsidRPr="009C4618">
        <w:rPr>
          <w:lang w:val="en-US"/>
        </w:rPr>
        <w:t>The PostgreSQL Global Development Group, 2024. PostgreSQL: About [WWW Document]. URL https://www.postgresql.org/about/ (accessed 8.20.24).</w:t>
      </w:r>
    </w:p>
    <w:p w14:paraId="2153CD58" w14:textId="77777777" w:rsidR="009C4618" w:rsidRPr="009C4618" w:rsidRDefault="009C4618" w:rsidP="009C4618">
      <w:pPr>
        <w:pStyle w:val="Bibliography"/>
      </w:pPr>
      <w:r w:rsidRPr="009C4618">
        <w:rPr>
          <w:lang w:val="en-US"/>
        </w:rPr>
        <w:t xml:space="preserve">Valdez Ocampo, F.D., Huerta Maciel, Á.M., Mongelós Barrios, C.A., Sánchez Jara, R., Ruiz Díaz Lovera, E.M.D., Sanchez Gonzalez, M.A., 2024. </w:t>
      </w:r>
      <w:r w:rsidRPr="009C4618">
        <w:t>Evaluación de cultivares de maíz (Zea maíz L.) sembrados en diferentes arreglos espaciales. Rev. Alfa 8, 363–375. https://doi.org/10.33996/revistaalfa.v8i23.269</w:t>
      </w:r>
    </w:p>
    <w:p w14:paraId="26F970FA" w14:textId="77777777" w:rsidR="009C4618" w:rsidRPr="009C4618" w:rsidRDefault="009C4618" w:rsidP="009C4618">
      <w:pPr>
        <w:pStyle w:val="Bibliography"/>
      </w:pPr>
      <w:r w:rsidRPr="009C4618">
        <w:t>Vargas Zermeño, E., 2024. Criterios de implementación de Tailwind CSS en desarrollos frontend. Cuad. Téc. Univ. DGTIC 2. https://doi.org/10.22201/dgtic.ctud.2024.2.3.63</w:t>
      </w:r>
    </w:p>
    <w:p w14:paraId="4A6FEFA6" w14:textId="77777777" w:rsidR="009C4618" w:rsidRPr="009C4618" w:rsidRDefault="009C4618" w:rsidP="009C4618">
      <w:pPr>
        <w:pStyle w:val="Bibliography"/>
      </w:pPr>
      <w:r w:rsidRPr="009C4618">
        <w:t xml:space="preserve">Venkata Koteswara Rao Ballamudi, Karu Lal, Harshith Desamsetti, Sreekanth Dekkati, 2021. </w:t>
      </w:r>
      <w:r w:rsidRPr="009C4618">
        <w:rPr>
          <w:lang w:val="en-US"/>
        </w:rPr>
        <w:t xml:space="preserve">Getting Started Modern Web Development with Next.js: An Indispensable React Framework. </w:t>
      </w:r>
      <w:r w:rsidRPr="009C4618">
        <w:t>Digit. Sustain. Rev. 1.</w:t>
      </w:r>
    </w:p>
    <w:p w14:paraId="4349A26C" w14:textId="77777777" w:rsidR="009C4618" w:rsidRPr="009C4618" w:rsidRDefault="009C4618" w:rsidP="009C4618">
      <w:pPr>
        <w:pStyle w:val="Bibliography"/>
      </w:pPr>
      <w:r w:rsidRPr="009C4618">
        <w:t>Vinces-Tachong, R.E., Vélez-Ruiz, M.C., Gaibor-Fernández, R.R., Herrera-Eguez, F.E., 2022. Implementación del procesamiento de imágenes para la evaluación de la mancha de asfalto (Phyllachora maydis) en maíz (Zea mays). Rev. TERRA Latinoam. 40. https://doi.org/10.28940/terra.v40i0.1066</w:t>
      </w:r>
    </w:p>
    <w:p w14:paraId="7AE8F162" w14:textId="77777777" w:rsidR="009C4618" w:rsidRPr="009C4618" w:rsidRDefault="009C4618" w:rsidP="009C4618">
      <w:pPr>
        <w:pStyle w:val="Bibliography"/>
        <w:rPr>
          <w:lang w:val="en-US"/>
        </w:rPr>
      </w:pPr>
      <w:r w:rsidRPr="009C4618">
        <w:t xml:space="preserve">Visual Paradigm, 2024. </w:t>
      </w:r>
      <w:r w:rsidRPr="009C4618">
        <w:rPr>
          <w:lang w:val="en-US"/>
        </w:rPr>
        <w:t>What is Unified Modeling Language (UML)? [WWW Document]. URL https://www.visual-paradigm.com/guide/uml-unified-modeling-language/what-is-uml/ (accessed 8.30.24).</w:t>
      </w:r>
    </w:p>
    <w:p w14:paraId="7B5C40A4" w14:textId="5709DEFB" w:rsidR="0069467E" w:rsidRPr="001A77AE" w:rsidRDefault="009C4618" w:rsidP="0069467E">
      <w:pPr>
        <w:rPr>
          <w:lang w:val="en-US"/>
        </w:rPr>
      </w:pPr>
      <w:r>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2B1B51" w14:textId="77777777" w:rsidR="009F673E" w:rsidRDefault="009F673E" w:rsidP="0048011A">
      <w:pPr>
        <w:spacing w:after="0" w:line="240" w:lineRule="auto"/>
      </w:pPr>
      <w:r>
        <w:separator/>
      </w:r>
    </w:p>
  </w:endnote>
  <w:endnote w:type="continuationSeparator" w:id="0">
    <w:p w14:paraId="4B38419C" w14:textId="77777777" w:rsidR="009F673E" w:rsidRDefault="009F673E"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FFFEE9" w14:textId="77777777" w:rsidR="009F673E" w:rsidRDefault="009F673E" w:rsidP="0048011A">
      <w:pPr>
        <w:spacing w:after="0" w:line="240" w:lineRule="auto"/>
      </w:pPr>
      <w:r>
        <w:separator/>
      </w:r>
    </w:p>
  </w:footnote>
  <w:footnote w:type="continuationSeparator" w:id="0">
    <w:p w14:paraId="71ED7395" w14:textId="77777777" w:rsidR="009F673E" w:rsidRDefault="009F673E"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B15"/>
    <w:rsid w:val="00007D1B"/>
    <w:rsid w:val="00010549"/>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2C6"/>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C6933"/>
    <w:rsid w:val="000D0249"/>
    <w:rsid w:val="000D0671"/>
    <w:rsid w:val="000D0926"/>
    <w:rsid w:val="000D1543"/>
    <w:rsid w:val="000D3CAD"/>
    <w:rsid w:val="000D44AD"/>
    <w:rsid w:val="000D4CE2"/>
    <w:rsid w:val="000D53E4"/>
    <w:rsid w:val="000D5F6B"/>
    <w:rsid w:val="000D63E6"/>
    <w:rsid w:val="000D6F2C"/>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5032"/>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18BC"/>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555F"/>
    <w:rsid w:val="00206783"/>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BEC"/>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357D"/>
    <w:rsid w:val="002F488B"/>
    <w:rsid w:val="002F48D9"/>
    <w:rsid w:val="002F51A0"/>
    <w:rsid w:val="002F5F64"/>
    <w:rsid w:val="002F632D"/>
    <w:rsid w:val="002F7881"/>
    <w:rsid w:val="00301029"/>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68A"/>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26D0"/>
    <w:rsid w:val="003E56DB"/>
    <w:rsid w:val="003E58C9"/>
    <w:rsid w:val="003E687E"/>
    <w:rsid w:val="003E7532"/>
    <w:rsid w:val="003E7D6D"/>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0AD"/>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31F2"/>
    <w:rsid w:val="00435EF5"/>
    <w:rsid w:val="0043658F"/>
    <w:rsid w:val="004366B8"/>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1CE8"/>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3E7C"/>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8CB"/>
    <w:rsid w:val="00533EB6"/>
    <w:rsid w:val="00535058"/>
    <w:rsid w:val="00535119"/>
    <w:rsid w:val="00535B28"/>
    <w:rsid w:val="00537AE1"/>
    <w:rsid w:val="005407F1"/>
    <w:rsid w:val="00540B5A"/>
    <w:rsid w:val="0054135D"/>
    <w:rsid w:val="00543396"/>
    <w:rsid w:val="0054516C"/>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72A"/>
    <w:rsid w:val="00601D2C"/>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5135"/>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28A"/>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33AF"/>
    <w:rsid w:val="0074356D"/>
    <w:rsid w:val="00743DD7"/>
    <w:rsid w:val="00744874"/>
    <w:rsid w:val="00744C8F"/>
    <w:rsid w:val="00745AA5"/>
    <w:rsid w:val="0074727B"/>
    <w:rsid w:val="00750697"/>
    <w:rsid w:val="007513B8"/>
    <w:rsid w:val="00751C66"/>
    <w:rsid w:val="00752C9F"/>
    <w:rsid w:val="00754797"/>
    <w:rsid w:val="00754C82"/>
    <w:rsid w:val="00755CB4"/>
    <w:rsid w:val="007566AD"/>
    <w:rsid w:val="007571AD"/>
    <w:rsid w:val="007572FE"/>
    <w:rsid w:val="00757DBE"/>
    <w:rsid w:val="007605CD"/>
    <w:rsid w:val="00760994"/>
    <w:rsid w:val="007616AB"/>
    <w:rsid w:val="007619D4"/>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2F5E"/>
    <w:rsid w:val="007F4D0A"/>
    <w:rsid w:val="007F5B75"/>
    <w:rsid w:val="007F7180"/>
    <w:rsid w:val="007F74C2"/>
    <w:rsid w:val="007F7557"/>
    <w:rsid w:val="0080024C"/>
    <w:rsid w:val="00801447"/>
    <w:rsid w:val="00801DA4"/>
    <w:rsid w:val="00802FB8"/>
    <w:rsid w:val="008046B3"/>
    <w:rsid w:val="008047F6"/>
    <w:rsid w:val="00805158"/>
    <w:rsid w:val="0080562B"/>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87718"/>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4C1D"/>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212C"/>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5A02"/>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2EB0"/>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636"/>
    <w:rsid w:val="009C3B80"/>
    <w:rsid w:val="009C4618"/>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452A"/>
    <w:rsid w:val="00A5607B"/>
    <w:rsid w:val="00A566A2"/>
    <w:rsid w:val="00A566DC"/>
    <w:rsid w:val="00A566E0"/>
    <w:rsid w:val="00A56BB2"/>
    <w:rsid w:val="00A56C36"/>
    <w:rsid w:val="00A57854"/>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00B"/>
    <w:rsid w:val="00A86DCB"/>
    <w:rsid w:val="00A87F7A"/>
    <w:rsid w:val="00A90ADE"/>
    <w:rsid w:val="00A91052"/>
    <w:rsid w:val="00A942DA"/>
    <w:rsid w:val="00A97D13"/>
    <w:rsid w:val="00A97FB4"/>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31C1"/>
    <w:rsid w:val="00AD3A80"/>
    <w:rsid w:val="00AD469F"/>
    <w:rsid w:val="00AD55F9"/>
    <w:rsid w:val="00AD5765"/>
    <w:rsid w:val="00AD579A"/>
    <w:rsid w:val="00AD5972"/>
    <w:rsid w:val="00AD73FA"/>
    <w:rsid w:val="00AE02E0"/>
    <w:rsid w:val="00AE08CC"/>
    <w:rsid w:val="00AE0B14"/>
    <w:rsid w:val="00AE0C5A"/>
    <w:rsid w:val="00AE16C4"/>
    <w:rsid w:val="00AE17E8"/>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6914"/>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4BE0"/>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473A"/>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469D"/>
    <w:rsid w:val="00C74C72"/>
    <w:rsid w:val="00C75181"/>
    <w:rsid w:val="00C75925"/>
    <w:rsid w:val="00C76F11"/>
    <w:rsid w:val="00C77BD1"/>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5DF6"/>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4BAE"/>
    <w:rsid w:val="00D369EE"/>
    <w:rsid w:val="00D37B81"/>
    <w:rsid w:val="00D37CF6"/>
    <w:rsid w:val="00D4020C"/>
    <w:rsid w:val="00D406FC"/>
    <w:rsid w:val="00D408AE"/>
    <w:rsid w:val="00D4167C"/>
    <w:rsid w:val="00D41D9D"/>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0595"/>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20"/>
    <w:rsid w:val="00EE2E75"/>
    <w:rsid w:val="00EE3103"/>
    <w:rsid w:val="00EE445C"/>
    <w:rsid w:val="00EE4941"/>
    <w:rsid w:val="00EE70FA"/>
    <w:rsid w:val="00EE7AB0"/>
    <w:rsid w:val="00EF058F"/>
    <w:rsid w:val="00EF1207"/>
    <w:rsid w:val="00EF155A"/>
    <w:rsid w:val="00EF19C7"/>
    <w:rsid w:val="00EF21C9"/>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1B50"/>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16E2"/>
    <w:rsid w:val="00F63BB9"/>
    <w:rsid w:val="00F65768"/>
    <w:rsid w:val="00F65AAD"/>
    <w:rsid w:val="00F66878"/>
    <w:rsid w:val="00F66AE6"/>
    <w:rsid w:val="00F67877"/>
    <w:rsid w:val="00F67DBC"/>
    <w:rsid w:val="00F7136D"/>
    <w:rsid w:val="00F71BE9"/>
    <w:rsid w:val="00F72FEA"/>
    <w:rsid w:val="00F734B4"/>
    <w:rsid w:val="00F735E9"/>
    <w:rsid w:val="00F73859"/>
    <w:rsid w:val="00F7427F"/>
    <w:rsid w:val="00F7462B"/>
    <w:rsid w:val="00F75280"/>
    <w:rsid w:val="00F75E4D"/>
    <w:rsid w:val="00F769C1"/>
    <w:rsid w:val="00F76C5E"/>
    <w:rsid w:val="00F77FD9"/>
    <w:rsid w:val="00F802E3"/>
    <w:rsid w:val="00F81A0C"/>
    <w:rsid w:val="00F81D2D"/>
    <w:rsid w:val="00F82E94"/>
    <w:rsid w:val="00F836C1"/>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2</TotalTime>
  <Pages>37</Pages>
  <Words>17576</Words>
  <Characters>96672</Characters>
  <Application>Microsoft Office Word</Application>
  <DocSecurity>0</DocSecurity>
  <Lines>805</Lines>
  <Paragraphs>2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14020</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cp:revision>
  <cp:lastPrinted>2024-09-03T21:37:00Z</cp:lastPrinted>
  <dcterms:created xsi:type="dcterms:W3CDTF">2022-06-30T23:54:00Z</dcterms:created>
  <dcterms:modified xsi:type="dcterms:W3CDTF">2024-10-0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5"&gt;&lt;session id="j8DdUXeJ"/&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